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61AE55" w14:textId="70C8BBE4" w:rsidR="00976D80" w:rsidRDefault="00BE6D52" w:rsidP="006047DC">
      <w:pPr>
        <w:pStyle w:val="Heading1"/>
        <w:spacing w:before="0" w:line="480" w:lineRule="auto"/>
        <w:rPr>
          <w:rFonts w:ascii="Times New Roman" w:hAnsi="Times New Roman" w:cs="Times New Roman"/>
          <w:sz w:val="24"/>
          <w:szCs w:val="24"/>
        </w:rPr>
      </w:pPr>
      <w:r w:rsidRPr="006047DC">
        <w:rPr>
          <w:rFonts w:ascii="Times New Roman" w:hAnsi="Times New Roman" w:cs="Times New Roman"/>
          <w:sz w:val="24"/>
          <w:szCs w:val="24"/>
        </w:rPr>
        <w:t>&lt;1&gt;</w:t>
      </w:r>
      <w:r w:rsidR="003A54C3">
        <w:rPr>
          <w:rFonts w:ascii="Times New Roman" w:hAnsi="Times New Roman" w:cs="Times New Roman"/>
          <w:sz w:val="24"/>
          <w:szCs w:val="24"/>
        </w:rPr>
        <w:t xml:space="preserve">Chapter </w:t>
      </w:r>
      <w:r w:rsidR="00DA0DC6">
        <w:rPr>
          <w:rFonts w:ascii="Times New Roman" w:hAnsi="Times New Roman" w:cs="Times New Roman"/>
          <w:sz w:val="24"/>
          <w:szCs w:val="24"/>
        </w:rPr>
        <w:t>7</w:t>
      </w:r>
      <w:r w:rsidR="006E4598" w:rsidRPr="006047DC">
        <w:rPr>
          <w:rFonts w:ascii="Times New Roman" w:hAnsi="Times New Roman" w:cs="Times New Roman"/>
          <w:sz w:val="24"/>
          <w:szCs w:val="24"/>
        </w:rPr>
        <w:t xml:space="preserve">: </w:t>
      </w:r>
      <w:r w:rsidR="00DA0DC6">
        <w:rPr>
          <w:rFonts w:ascii="Times New Roman" w:hAnsi="Times New Roman" w:cs="Times New Roman"/>
          <w:sz w:val="24"/>
          <w:szCs w:val="24"/>
        </w:rPr>
        <w:t>Modeling non-communicable diseases</w:t>
      </w:r>
    </w:p>
    <w:p w14:paraId="5F45210C" w14:textId="77777777" w:rsidR="00F82327" w:rsidRPr="006047DC" w:rsidRDefault="00F82327" w:rsidP="006047DC">
      <w:pPr>
        <w:spacing w:after="0" w:line="480" w:lineRule="auto"/>
        <w:rPr>
          <w:rFonts w:ascii="Times New Roman" w:hAnsi="Times New Roman" w:cs="Times New Roman"/>
          <w:sz w:val="24"/>
          <w:szCs w:val="24"/>
        </w:rPr>
      </w:pPr>
    </w:p>
    <w:p w14:paraId="74E4C31B" w14:textId="4D4CEB32" w:rsidR="000F6DC2" w:rsidRPr="00813AC9" w:rsidRDefault="009314B6" w:rsidP="006047DC">
      <w:pPr>
        <w:tabs>
          <w:tab w:val="left" w:pos="2520"/>
        </w:tabs>
        <w:spacing w:after="0" w:line="480" w:lineRule="auto"/>
        <w:rPr>
          <w:rFonts w:ascii="Times New Roman" w:hAnsi="Times New Roman" w:cs="Times New Roman"/>
          <w:sz w:val="24"/>
          <w:szCs w:val="24"/>
        </w:rPr>
      </w:pPr>
      <w:r w:rsidRPr="006047DC">
        <w:rPr>
          <w:rFonts w:ascii="Times New Roman" w:hAnsi="Times New Roman" w:cs="Times New Roman"/>
          <w:sz w:val="24"/>
          <w:szCs w:val="24"/>
        </w:rPr>
        <w:t xml:space="preserve">In previous Chapters, we </w:t>
      </w:r>
      <w:r w:rsidR="000F6DC2" w:rsidRPr="006047DC">
        <w:rPr>
          <w:rFonts w:ascii="Times New Roman" w:hAnsi="Times New Roman" w:cs="Times New Roman"/>
          <w:sz w:val="24"/>
          <w:szCs w:val="24"/>
        </w:rPr>
        <w:t xml:space="preserve">used Markov models to estimate the </w:t>
      </w:r>
      <w:r w:rsidR="00EE6B49" w:rsidRPr="006047DC">
        <w:rPr>
          <w:rFonts w:ascii="Times New Roman" w:hAnsi="Times New Roman" w:cs="Times New Roman"/>
          <w:sz w:val="24"/>
          <w:szCs w:val="24"/>
        </w:rPr>
        <w:t>burden of disease, and the potential impact of our interventions</w:t>
      </w:r>
      <w:r w:rsidR="00D27736" w:rsidRPr="006047DC">
        <w:rPr>
          <w:rFonts w:ascii="Times New Roman" w:hAnsi="Times New Roman" w:cs="Times New Roman"/>
          <w:sz w:val="24"/>
          <w:szCs w:val="24"/>
        </w:rPr>
        <w:t xml:space="preserve">. </w:t>
      </w:r>
      <w:r w:rsidR="00121B15" w:rsidRPr="006047DC">
        <w:rPr>
          <w:rFonts w:ascii="Times New Roman" w:hAnsi="Times New Roman" w:cs="Times New Roman"/>
          <w:sz w:val="24"/>
          <w:szCs w:val="24"/>
        </w:rPr>
        <w:t>One of</w:t>
      </w:r>
      <w:r w:rsidR="00121B15" w:rsidRPr="00813AC9">
        <w:rPr>
          <w:rFonts w:ascii="Times New Roman" w:hAnsi="Times New Roman" w:cs="Times New Roman"/>
          <w:sz w:val="24"/>
          <w:szCs w:val="24"/>
        </w:rPr>
        <w:t xml:space="preserve"> the</w:t>
      </w:r>
      <w:r w:rsidR="006D5FBE" w:rsidRPr="00813AC9">
        <w:rPr>
          <w:rFonts w:ascii="Times New Roman" w:hAnsi="Times New Roman" w:cs="Times New Roman"/>
          <w:sz w:val="24"/>
          <w:szCs w:val="24"/>
        </w:rPr>
        <w:t xml:space="preserve"> key limitations to Markov models is that they don’t take into account a person’s unique individual characteristics; Markov models are designed to efficiently simulate </w:t>
      </w:r>
      <w:r w:rsidR="009D0F5B">
        <w:rPr>
          <w:rFonts w:ascii="Times New Roman" w:hAnsi="Times New Roman" w:cs="Times New Roman"/>
          <w:sz w:val="24"/>
          <w:szCs w:val="24"/>
        </w:rPr>
        <w:t>the average outcome for an</w:t>
      </w:r>
      <w:r w:rsidR="006D5FBE" w:rsidRPr="00813AC9">
        <w:rPr>
          <w:rFonts w:ascii="Times New Roman" w:hAnsi="Times New Roman" w:cs="Times New Roman"/>
          <w:sz w:val="24"/>
          <w:szCs w:val="24"/>
        </w:rPr>
        <w:t xml:space="preserve"> entire population. </w:t>
      </w:r>
      <w:r w:rsidR="0096152A" w:rsidRPr="00813AC9">
        <w:rPr>
          <w:rFonts w:ascii="Times New Roman" w:hAnsi="Times New Roman" w:cs="Times New Roman"/>
          <w:sz w:val="24"/>
          <w:szCs w:val="24"/>
        </w:rPr>
        <w:t xml:space="preserve">For many public health and healthcare system problems, however, we need to consider </w:t>
      </w:r>
      <w:r w:rsidR="0096152A" w:rsidRPr="00813AC9">
        <w:rPr>
          <w:rFonts w:ascii="Times New Roman" w:hAnsi="Times New Roman" w:cs="Times New Roman"/>
          <w:i/>
          <w:sz w:val="24"/>
          <w:szCs w:val="24"/>
        </w:rPr>
        <w:t>heterogeneity</w:t>
      </w:r>
      <w:r w:rsidR="0096152A" w:rsidRPr="00813AC9">
        <w:rPr>
          <w:rFonts w:ascii="Times New Roman" w:hAnsi="Times New Roman" w:cs="Times New Roman"/>
          <w:sz w:val="24"/>
          <w:szCs w:val="24"/>
        </w:rPr>
        <w:t xml:space="preserve"> within a population</w:t>
      </w:r>
      <w:r w:rsidR="001F459F" w:rsidRPr="00813AC9">
        <w:rPr>
          <w:rFonts w:ascii="Times New Roman" w:hAnsi="Times New Roman" w:cs="Times New Roman"/>
          <w:sz w:val="24"/>
          <w:szCs w:val="24"/>
        </w:rPr>
        <w:t>, or differences in risk and differences in benefit from our programs</w:t>
      </w:r>
      <w:r w:rsidR="0096152A" w:rsidRPr="00813AC9">
        <w:rPr>
          <w:rFonts w:ascii="Times New Roman" w:hAnsi="Times New Roman" w:cs="Times New Roman"/>
          <w:sz w:val="24"/>
          <w:szCs w:val="24"/>
        </w:rPr>
        <w:t xml:space="preserve">. For that purpose, </w:t>
      </w:r>
      <w:r w:rsidR="0096152A" w:rsidRPr="00813AC9">
        <w:rPr>
          <w:rFonts w:ascii="Times New Roman" w:hAnsi="Times New Roman" w:cs="Times New Roman"/>
          <w:i/>
          <w:sz w:val="24"/>
          <w:szCs w:val="24"/>
        </w:rPr>
        <w:t xml:space="preserve">microsimulation </w:t>
      </w:r>
      <w:r w:rsidR="0096152A" w:rsidRPr="00813AC9">
        <w:rPr>
          <w:rFonts w:ascii="Times New Roman" w:hAnsi="Times New Roman" w:cs="Times New Roman"/>
          <w:sz w:val="24"/>
          <w:szCs w:val="24"/>
        </w:rPr>
        <w:t xml:space="preserve">models, which take into account unique characteristics </w:t>
      </w:r>
      <w:r w:rsidR="005A62A8" w:rsidRPr="00813AC9">
        <w:rPr>
          <w:rFonts w:ascii="Times New Roman" w:hAnsi="Times New Roman" w:cs="Times New Roman"/>
          <w:sz w:val="24"/>
          <w:szCs w:val="24"/>
        </w:rPr>
        <w:t xml:space="preserve">of individuals </w:t>
      </w:r>
      <w:r w:rsidR="0096152A" w:rsidRPr="00813AC9">
        <w:rPr>
          <w:rFonts w:ascii="Times New Roman" w:hAnsi="Times New Roman" w:cs="Times New Roman"/>
          <w:sz w:val="24"/>
          <w:szCs w:val="24"/>
        </w:rPr>
        <w:t xml:space="preserve">and the correlations between </w:t>
      </w:r>
      <w:r w:rsidR="00AC674B" w:rsidRPr="00813AC9">
        <w:rPr>
          <w:rFonts w:ascii="Times New Roman" w:hAnsi="Times New Roman" w:cs="Times New Roman"/>
          <w:sz w:val="24"/>
          <w:szCs w:val="24"/>
        </w:rPr>
        <w:t xml:space="preserve">these </w:t>
      </w:r>
      <w:r w:rsidR="0096152A" w:rsidRPr="00813AC9">
        <w:rPr>
          <w:rFonts w:ascii="Times New Roman" w:hAnsi="Times New Roman" w:cs="Times New Roman"/>
          <w:sz w:val="24"/>
          <w:szCs w:val="24"/>
        </w:rPr>
        <w:t xml:space="preserve">characteristics, can be more useful. </w:t>
      </w:r>
      <w:r w:rsidR="00217A5A">
        <w:rPr>
          <w:rFonts w:ascii="Times New Roman" w:hAnsi="Times New Roman" w:cs="Times New Roman"/>
          <w:sz w:val="24"/>
          <w:szCs w:val="24"/>
        </w:rPr>
        <w:t>In this Chapter, we detail the constructing and use of microsimulation models, using examples related to diabetes prevention and treatment.</w:t>
      </w:r>
    </w:p>
    <w:p w14:paraId="53A8974F" w14:textId="77777777" w:rsidR="00C542D3" w:rsidRPr="0032728B" w:rsidRDefault="00C542D3" w:rsidP="006047DC">
      <w:pPr>
        <w:tabs>
          <w:tab w:val="left" w:pos="2520"/>
        </w:tabs>
        <w:spacing w:after="0" w:line="480" w:lineRule="auto"/>
        <w:rPr>
          <w:rFonts w:ascii="Times New Roman" w:hAnsi="Times New Roman" w:cs="Times New Roman"/>
          <w:sz w:val="24"/>
          <w:szCs w:val="24"/>
        </w:rPr>
      </w:pPr>
    </w:p>
    <w:p w14:paraId="2614815F" w14:textId="7049C33A" w:rsidR="00546872" w:rsidRPr="006047DC" w:rsidRDefault="00BE6D52" w:rsidP="006047DC">
      <w:pPr>
        <w:pStyle w:val="Heading2"/>
        <w:spacing w:before="0" w:beforeAutospacing="0" w:after="0" w:afterAutospacing="0" w:line="480" w:lineRule="auto"/>
        <w:rPr>
          <w:rFonts w:ascii="Times New Roman" w:hAnsi="Times New Roman"/>
          <w:b w:val="0"/>
          <w:sz w:val="24"/>
          <w:szCs w:val="24"/>
        </w:rPr>
      </w:pPr>
      <w:r w:rsidRPr="006047DC">
        <w:rPr>
          <w:rFonts w:ascii="Times New Roman" w:hAnsi="Times New Roman"/>
          <w:b w:val="0"/>
          <w:sz w:val="24"/>
          <w:szCs w:val="24"/>
        </w:rPr>
        <w:t xml:space="preserve">&lt;2&gt; </w:t>
      </w:r>
      <w:r w:rsidR="00546872" w:rsidRPr="006047DC">
        <w:rPr>
          <w:rFonts w:ascii="Times New Roman" w:hAnsi="Times New Roman"/>
          <w:b w:val="0"/>
          <w:sz w:val="24"/>
          <w:szCs w:val="24"/>
        </w:rPr>
        <w:t xml:space="preserve">How to screen for </w:t>
      </w:r>
      <w:r w:rsidR="006A7353" w:rsidRPr="006047DC">
        <w:rPr>
          <w:rFonts w:ascii="Times New Roman" w:hAnsi="Times New Roman"/>
          <w:b w:val="0"/>
          <w:sz w:val="24"/>
          <w:szCs w:val="24"/>
        </w:rPr>
        <w:t xml:space="preserve">type </w:t>
      </w:r>
      <w:r w:rsidR="00CC022E">
        <w:rPr>
          <w:rFonts w:ascii="Times New Roman" w:hAnsi="Times New Roman"/>
          <w:b w:val="0"/>
          <w:sz w:val="24"/>
          <w:szCs w:val="24"/>
        </w:rPr>
        <w:t>2</w:t>
      </w:r>
      <w:r w:rsidR="006A7353" w:rsidRPr="006047DC">
        <w:rPr>
          <w:rFonts w:ascii="Times New Roman" w:hAnsi="Times New Roman"/>
          <w:b w:val="0"/>
          <w:sz w:val="24"/>
          <w:szCs w:val="24"/>
        </w:rPr>
        <w:t xml:space="preserve"> </w:t>
      </w:r>
      <w:r w:rsidR="00546872" w:rsidRPr="006047DC">
        <w:rPr>
          <w:rFonts w:ascii="Times New Roman" w:hAnsi="Times New Roman"/>
          <w:b w:val="0"/>
          <w:sz w:val="24"/>
          <w:szCs w:val="24"/>
        </w:rPr>
        <w:t>diabetes?</w:t>
      </w:r>
    </w:p>
    <w:p w14:paraId="78892A78" w14:textId="6A754BDD" w:rsidR="002253D6" w:rsidRPr="00813AC9" w:rsidRDefault="002253D6"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In 2013, Dr. Akihiro Seita of the United Nations’ Relief and </w:t>
      </w:r>
      <w:r w:rsidR="00C65B80">
        <w:rPr>
          <w:rFonts w:ascii="Times New Roman" w:hAnsi="Times New Roman" w:cs="Times New Roman"/>
          <w:sz w:val="24"/>
          <w:szCs w:val="24"/>
        </w:rPr>
        <w:t>W</w:t>
      </w:r>
      <w:r w:rsidRPr="00813AC9">
        <w:rPr>
          <w:rFonts w:ascii="Times New Roman" w:hAnsi="Times New Roman" w:cs="Times New Roman"/>
          <w:sz w:val="24"/>
          <w:szCs w:val="24"/>
        </w:rPr>
        <w:t>orks Agency (UN</w:t>
      </w:r>
      <w:r w:rsidR="00C65B80">
        <w:rPr>
          <w:rFonts w:ascii="Times New Roman" w:hAnsi="Times New Roman" w:cs="Times New Roman"/>
          <w:sz w:val="24"/>
          <w:szCs w:val="24"/>
        </w:rPr>
        <w:t>RW</w:t>
      </w:r>
      <w:r w:rsidRPr="00813AC9">
        <w:rPr>
          <w:rFonts w:ascii="Times New Roman" w:hAnsi="Times New Roman" w:cs="Times New Roman"/>
          <w:sz w:val="24"/>
          <w:szCs w:val="24"/>
        </w:rPr>
        <w:t>A) sent out an email to diabetes experts around the</w:t>
      </w:r>
      <w:r w:rsidR="00BF6566" w:rsidRPr="00813AC9">
        <w:rPr>
          <w:rFonts w:ascii="Times New Roman" w:hAnsi="Times New Roman" w:cs="Times New Roman"/>
          <w:sz w:val="24"/>
          <w:szCs w:val="24"/>
        </w:rPr>
        <w:t xml:space="preserve"> world. Dr. Seita was in charge of a massive UN system of hospitals and clinics that care for refugees in the Middle East. In total, he oversaw 3,000 staff at 138 hospitals and clinics serving 5 million refugees.</w:t>
      </w:r>
      <w:bookmarkStart w:id="0" w:name="_GoBack"/>
      <w:bookmarkEnd w:id="0"/>
    </w:p>
    <w:p w14:paraId="1C962363" w14:textId="474C2418" w:rsidR="00BF6566" w:rsidRPr="00813AC9" w:rsidRDefault="00BF6566"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Although Dr. Seita had dealt with numerous complex problems—clean water delivery, transportation problems in conflict zones, and infectious disease outbreaks—he had recently encountered a problem he hadn’t anticipated: </w:t>
      </w:r>
      <w:r w:rsidR="00CC022E">
        <w:rPr>
          <w:rFonts w:ascii="Times New Roman" w:hAnsi="Times New Roman" w:cs="Times New Roman"/>
          <w:sz w:val="24"/>
          <w:szCs w:val="24"/>
        </w:rPr>
        <w:t>the</w:t>
      </w:r>
      <w:r w:rsidRPr="00813AC9">
        <w:rPr>
          <w:rFonts w:ascii="Times New Roman" w:hAnsi="Times New Roman" w:cs="Times New Roman"/>
          <w:sz w:val="24"/>
          <w:szCs w:val="24"/>
        </w:rPr>
        <w:t xml:space="preserve"> rising </w:t>
      </w:r>
      <w:r w:rsidR="00CC022E">
        <w:rPr>
          <w:rFonts w:ascii="Times New Roman" w:hAnsi="Times New Roman" w:cs="Times New Roman"/>
          <w:sz w:val="24"/>
          <w:szCs w:val="24"/>
        </w:rPr>
        <w:t>prevalence</w:t>
      </w:r>
      <w:r w:rsidRPr="00813AC9">
        <w:rPr>
          <w:rFonts w:ascii="Times New Roman" w:hAnsi="Times New Roman" w:cs="Times New Roman"/>
          <w:sz w:val="24"/>
          <w:szCs w:val="24"/>
        </w:rPr>
        <w:t xml:space="preserve"> of type </w:t>
      </w:r>
      <w:r w:rsidR="00CC022E">
        <w:rPr>
          <w:rFonts w:ascii="Times New Roman" w:hAnsi="Times New Roman" w:cs="Times New Roman"/>
          <w:sz w:val="24"/>
          <w:szCs w:val="24"/>
        </w:rPr>
        <w:t>2</w:t>
      </w:r>
      <w:r w:rsidRPr="00813AC9">
        <w:rPr>
          <w:rFonts w:ascii="Times New Roman" w:hAnsi="Times New Roman" w:cs="Times New Roman"/>
          <w:sz w:val="24"/>
          <w:szCs w:val="24"/>
        </w:rPr>
        <w:t xml:space="preserve"> diabetes among refugees.</w:t>
      </w:r>
    </w:p>
    <w:p w14:paraId="4C50939F" w14:textId="6B83B677" w:rsidR="00BF6566" w:rsidRPr="00813AC9" w:rsidRDefault="007C2526"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lastRenderedPageBreak/>
        <w:t>I</w:t>
      </w:r>
      <w:r w:rsidR="00512BAE">
        <w:rPr>
          <w:rFonts w:ascii="Times New Roman" w:hAnsi="Times New Roman" w:cs="Times New Roman"/>
          <w:sz w:val="24"/>
          <w:szCs w:val="24"/>
        </w:rPr>
        <w:t>n his email to diabetes experts,</w:t>
      </w:r>
      <w:r w:rsidRPr="00813AC9">
        <w:rPr>
          <w:rFonts w:ascii="Times New Roman" w:hAnsi="Times New Roman" w:cs="Times New Roman"/>
          <w:sz w:val="24"/>
          <w:szCs w:val="24"/>
        </w:rPr>
        <w:t xml:space="preserve"> Dr. Seita explained that numerous refugees were coming to hospitals and clinics with complications of diabetes, such as blindness, stroke, and kidney failure. It was thought that the prevalence of the disease might be as high as 1 in 5 adults; but few people were diagnosed in time to avoid the complications of the illness.</w:t>
      </w:r>
      <w:r w:rsidR="00247A42" w:rsidRPr="00813AC9">
        <w:rPr>
          <w:rFonts w:ascii="Times New Roman" w:hAnsi="Times New Roman" w:cs="Times New Roman"/>
          <w:sz w:val="24"/>
          <w:szCs w:val="24"/>
        </w:rPr>
        <w:t xml:space="preserve"> The refugees’ diet might have been part of the issue, as humanitarian food packages were often </w:t>
      </w:r>
      <w:r w:rsidR="0079249D" w:rsidRPr="00813AC9">
        <w:rPr>
          <w:rFonts w:ascii="Times New Roman" w:hAnsi="Times New Roman" w:cs="Times New Roman"/>
          <w:sz w:val="24"/>
          <w:szCs w:val="24"/>
        </w:rPr>
        <w:t>loaded with</w:t>
      </w:r>
      <w:r w:rsidR="00247A42" w:rsidRPr="00813AC9">
        <w:rPr>
          <w:rFonts w:ascii="Times New Roman" w:hAnsi="Times New Roman" w:cs="Times New Roman"/>
          <w:sz w:val="24"/>
          <w:szCs w:val="24"/>
        </w:rPr>
        <w:t xml:space="preserve"> carbohydrates.</w:t>
      </w:r>
    </w:p>
    <w:p w14:paraId="7BD2319C" w14:textId="1DDE768C" w:rsidR="007C2526" w:rsidRPr="00813AC9" w:rsidRDefault="007C2526"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In response to his email, Dr. Seita received dozens of suggestions about what to do. Most of the experts suggested screening people in the community for diabetes. Some experts thought </w:t>
      </w:r>
      <w:r w:rsidR="003171FC">
        <w:rPr>
          <w:rFonts w:ascii="Times New Roman" w:hAnsi="Times New Roman" w:cs="Times New Roman"/>
          <w:sz w:val="24"/>
          <w:szCs w:val="24"/>
        </w:rPr>
        <w:t>Dr. Seita</w:t>
      </w:r>
      <w:r w:rsidRPr="00813AC9">
        <w:rPr>
          <w:rFonts w:ascii="Times New Roman" w:hAnsi="Times New Roman" w:cs="Times New Roman"/>
          <w:sz w:val="24"/>
          <w:szCs w:val="24"/>
        </w:rPr>
        <w:t xml:space="preserve"> should </w:t>
      </w:r>
      <w:r w:rsidR="00FF50F6" w:rsidRPr="00813AC9">
        <w:rPr>
          <w:rFonts w:ascii="Times New Roman" w:hAnsi="Times New Roman" w:cs="Times New Roman"/>
          <w:sz w:val="24"/>
          <w:szCs w:val="24"/>
        </w:rPr>
        <w:t xml:space="preserve">widely </w:t>
      </w:r>
      <w:r w:rsidRPr="00813AC9">
        <w:rPr>
          <w:rFonts w:ascii="Times New Roman" w:hAnsi="Times New Roman" w:cs="Times New Roman"/>
          <w:sz w:val="24"/>
          <w:szCs w:val="24"/>
        </w:rPr>
        <w:t>administer a blood test</w:t>
      </w:r>
      <w:r w:rsidR="00FF50F6" w:rsidRPr="00813AC9">
        <w:rPr>
          <w:rFonts w:ascii="Times New Roman" w:hAnsi="Times New Roman" w:cs="Times New Roman"/>
          <w:sz w:val="24"/>
          <w:szCs w:val="24"/>
        </w:rPr>
        <w:t xml:space="preserve"> for diabetes</w:t>
      </w:r>
      <w:r w:rsidR="00CD1ED2" w:rsidRPr="00813AC9">
        <w:rPr>
          <w:rFonts w:ascii="Times New Roman" w:hAnsi="Times New Roman" w:cs="Times New Roman"/>
          <w:sz w:val="24"/>
          <w:szCs w:val="24"/>
        </w:rPr>
        <w:t xml:space="preserve">, which is a fasting (early morning, before eating) blood sugar test. Those people with fasting blood sugar </w:t>
      </w:r>
      <w:r w:rsidR="00CD1ED2" w:rsidRPr="00813AC9">
        <w:rPr>
          <w:rFonts w:ascii="Times New Roman" w:hAnsi="Times New Roman" w:cs="Times New Roman"/>
          <w:sz w:val="24"/>
          <w:szCs w:val="24"/>
          <w:u w:val="single"/>
        </w:rPr>
        <w:t>&gt;</w:t>
      </w:r>
      <w:r w:rsidR="00CD1ED2" w:rsidRPr="00813AC9">
        <w:rPr>
          <w:rFonts w:ascii="Times New Roman" w:hAnsi="Times New Roman" w:cs="Times New Roman"/>
          <w:sz w:val="24"/>
          <w:szCs w:val="24"/>
        </w:rPr>
        <w:t>126 mg/dL are said to have diabetes</w:t>
      </w:r>
      <w:r w:rsidR="00FF50F6" w:rsidRPr="00813AC9">
        <w:rPr>
          <w:rFonts w:ascii="Times New Roman" w:hAnsi="Times New Roman" w:cs="Times New Roman"/>
          <w:sz w:val="24"/>
          <w:szCs w:val="24"/>
        </w:rPr>
        <w:t xml:space="preserve">. </w:t>
      </w:r>
      <w:r w:rsidR="00505B23" w:rsidRPr="00813AC9">
        <w:rPr>
          <w:rFonts w:ascii="Times New Roman" w:hAnsi="Times New Roman" w:cs="Times New Roman"/>
          <w:sz w:val="24"/>
          <w:szCs w:val="24"/>
        </w:rPr>
        <w:t>But Dr. Seita’s budget was so limited that he couldn’t administer many blood tests. He needed a survey that could be cheaply administered to a large population of people, to find those at highest risk for diabetes</w:t>
      </w:r>
      <w:r w:rsidR="00F51588">
        <w:rPr>
          <w:rFonts w:ascii="Times New Roman" w:hAnsi="Times New Roman" w:cs="Times New Roman"/>
          <w:sz w:val="24"/>
          <w:szCs w:val="24"/>
        </w:rPr>
        <w:t>;</w:t>
      </w:r>
      <w:r w:rsidR="00505B23" w:rsidRPr="00813AC9">
        <w:rPr>
          <w:rFonts w:ascii="Times New Roman" w:hAnsi="Times New Roman" w:cs="Times New Roman"/>
          <w:sz w:val="24"/>
          <w:szCs w:val="24"/>
        </w:rPr>
        <w:t xml:space="preserve"> those at high risk</w:t>
      </w:r>
      <w:r w:rsidR="00F51588">
        <w:rPr>
          <w:rFonts w:ascii="Times New Roman" w:hAnsi="Times New Roman" w:cs="Times New Roman"/>
          <w:sz w:val="24"/>
          <w:szCs w:val="24"/>
        </w:rPr>
        <w:t>, according to the survey,</w:t>
      </w:r>
      <w:r w:rsidR="00505B23" w:rsidRPr="00813AC9">
        <w:rPr>
          <w:rFonts w:ascii="Times New Roman" w:hAnsi="Times New Roman" w:cs="Times New Roman"/>
          <w:sz w:val="24"/>
          <w:szCs w:val="24"/>
        </w:rPr>
        <w:t xml:space="preserve"> could be sent to heal</w:t>
      </w:r>
      <w:r w:rsidR="00FF50F6" w:rsidRPr="00813AC9">
        <w:rPr>
          <w:rFonts w:ascii="Times New Roman" w:hAnsi="Times New Roman" w:cs="Times New Roman"/>
          <w:sz w:val="24"/>
          <w:szCs w:val="24"/>
        </w:rPr>
        <w:t>th clinics to get a blood test.</w:t>
      </w:r>
    </w:p>
    <w:p w14:paraId="427E0B0A" w14:textId="655A17BB" w:rsidR="00FF50F6" w:rsidRPr="00813AC9" w:rsidRDefault="00E54C47"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Finding a survey to screen for diabetes risk was not a problem; there were dozens of surveys available. The question was</w:t>
      </w:r>
      <w:r w:rsidR="00C846CD">
        <w:rPr>
          <w:rFonts w:ascii="Times New Roman" w:hAnsi="Times New Roman" w:cs="Times New Roman"/>
          <w:sz w:val="24"/>
          <w:szCs w:val="24"/>
        </w:rPr>
        <w:t>:</w:t>
      </w:r>
      <w:r w:rsidRPr="00813AC9">
        <w:rPr>
          <w:rFonts w:ascii="Times New Roman" w:hAnsi="Times New Roman" w:cs="Times New Roman"/>
          <w:sz w:val="24"/>
          <w:szCs w:val="24"/>
        </w:rPr>
        <w:t xml:space="preserve"> which survey might best serve Dr. Seita’s population</w:t>
      </w:r>
      <w:r w:rsidR="00C846CD">
        <w:rPr>
          <w:rFonts w:ascii="Times New Roman" w:hAnsi="Times New Roman" w:cs="Times New Roman"/>
          <w:sz w:val="24"/>
          <w:szCs w:val="24"/>
        </w:rPr>
        <w:t>?</w:t>
      </w:r>
      <w:r w:rsidRPr="00813AC9">
        <w:rPr>
          <w:rFonts w:ascii="Times New Roman" w:hAnsi="Times New Roman" w:cs="Times New Roman"/>
          <w:sz w:val="24"/>
          <w:szCs w:val="24"/>
        </w:rPr>
        <w:t xml:space="preserve"> </w:t>
      </w:r>
      <w:r w:rsidR="006D4D82" w:rsidRPr="00813AC9">
        <w:rPr>
          <w:rFonts w:ascii="Times New Roman" w:hAnsi="Times New Roman" w:cs="Times New Roman"/>
          <w:sz w:val="24"/>
          <w:szCs w:val="24"/>
        </w:rPr>
        <w:t xml:space="preserve">Different surveys </w:t>
      </w:r>
      <w:r w:rsidR="00C5279D" w:rsidRPr="00813AC9">
        <w:rPr>
          <w:rFonts w:ascii="Times New Roman" w:hAnsi="Times New Roman" w:cs="Times New Roman"/>
          <w:sz w:val="24"/>
          <w:szCs w:val="24"/>
        </w:rPr>
        <w:t xml:space="preserve">used different criteria to determine who was considered “high risk” for diabetes. </w:t>
      </w:r>
      <w:r w:rsidR="00F34F76" w:rsidRPr="00813AC9">
        <w:rPr>
          <w:rFonts w:ascii="Times New Roman" w:hAnsi="Times New Roman" w:cs="Times New Roman"/>
          <w:sz w:val="24"/>
          <w:szCs w:val="24"/>
        </w:rPr>
        <w:t xml:space="preserve">One survey suggested that everyone with a waist circumference greater than 80 centimeters should be considered “high risk”. Another survey suggested that </w:t>
      </w:r>
      <w:r w:rsidR="00440B2E" w:rsidRPr="00813AC9">
        <w:rPr>
          <w:rFonts w:ascii="Times New Roman" w:hAnsi="Times New Roman" w:cs="Times New Roman"/>
          <w:sz w:val="24"/>
          <w:szCs w:val="24"/>
        </w:rPr>
        <w:t xml:space="preserve">a combination of </w:t>
      </w:r>
      <w:r w:rsidR="00DA24A1" w:rsidRPr="00813AC9">
        <w:rPr>
          <w:rFonts w:ascii="Times New Roman" w:hAnsi="Times New Roman" w:cs="Times New Roman"/>
          <w:sz w:val="24"/>
          <w:szCs w:val="24"/>
        </w:rPr>
        <w:t>two</w:t>
      </w:r>
      <w:r w:rsidR="00440B2E" w:rsidRPr="00813AC9">
        <w:rPr>
          <w:rFonts w:ascii="Times New Roman" w:hAnsi="Times New Roman" w:cs="Times New Roman"/>
          <w:sz w:val="24"/>
          <w:szCs w:val="24"/>
        </w:rPr>
        <w:t xml:space="preserve"> factors would be necessary to be considered “high risk”: a waist circumference greater than 80 centimeters, and a blood pressure of at least 140 mmHg (systolic pressure). Yet a third survey suggested that </w:t>
      </w:r>
      <w:r w:rsidR="00EF4D93" w:rsidRPr="00813AC9">
        <w:rPr>
          <w:rFonts w:ascii="Times New Roman" w:hAnsi="Times New Roman" w:cs="Times New Roman"/>
          <w:sz w:val="24"/>
          <w:szCs w:val="24"/>
        </w:rPr>
        <w:t>only those people with</w:t>
      </w:r>
      <w:r w:rsidR="00070470" w:rsidRPr="00813AC9">
        <w:rPr>
          <w:rFonts w:ascii="Times New Roman" w:hAnsi="Times New Roman" w:cs="Times New Roman"/>
          <w:sz w:val="24"/>
          <w:szCs w:val="24"/>
        </w:rPr>
        <w:t xml:space="preserve"> a blood pressure of at least 150 mmHg and with a body </w:t>
      </w:r>
      <w:r w:rsidR="00070470" w:rsidRPr="00813AC9">
        <w:rPr>
          <w:rFonts w:ascii="Times New Roman" w:hAnsi="Times New Roman" w:cs="Times New Roman"/>
          <w:sz w:val="24"/>
          <w:szCs w:val="24"/>
        </w:rPr>
        <w:lastRenderedPageBreak/>
        <w:t xml:space="preserve">mass index (kilograms of weight divided by meters-squared of height) of </w:t>
      </w:r>
      <w:r w:rsidR="008E2F5F" w:rsidRPr="00813AC9">
        <w:rPr>
          <w:rFonts w:ascii="Times New Roman" w:hAnsi="Times New Roman" w:cs="Times New Roman"/>
          <w:sz w:val="24"/>
          <w:szCs w:val="24"/>
        </w:rPr>
        <w:t xml:space="preserve">at least </w:t>
      </w:r>
      <w:r w:rsidR="00177F88" w:rsidRPr="00813AC9">
        <w:rPr>
          <w:rFonts w:ascii="Times New Roman" w:hAnsi="Times New Roman" w:cs="Times New Roman"/>
          <w:sz w:val="24"/>
          <w:szCs w:val="24"/>
        </w:rPr>
        <w:t>30</w:t>
      </w:r>
      <w:r w:rsidR="00070470" w:rsidRPr="00813AC9">
        <w:rPr>
          <w:rFonts w:ascii="Times New Roman" w:hAnsi="Times New Roman" w:cs="Times New Roman"/>
          <w:sz w:val="24"/>
          <w:szCs w:val="24"/>
        </w:rPr>
        <w:t xml:space="preserve"> kg/m</w:t>
      </w:r>
      <w:r w:rsidR="00070470" w:rsidRPr="00813AC9">
        <w:rPr>
          <w:rFonts w:ascii="Times New Roman" w:hAnsi="Times New Roman" w:cs="Times New Roman"/>
          <w:sz w:val="24"/>
          <w:szCs w:val="24"/>
          <w:vertAlign w:val="superscript"/>
        </w:rPr>
        <w:t>2</w:t>
      </w:r>
      <w:r w:rsidR="00EF4D93" w:rsidRPr="00813AC9">
        <w:rPr>
          <w:rFonts w:ascii="Times New Roman" w:hAnsi="Times New Roman" w:cs="Times New Roman"/>
          <w:sz w:val="24"/>
          <w:szCs w:val="24"/>
        </w:rPr>
        <w:t xml:space="preserve"> should be considered “high risk”, regardless of their waist circumference.</w:t>
      </w:r>
    </w:p>
    <w:p w14:paraId="412F3D59" w14:textId="2F4E4518" w:rsidR="002253D6" w:rsidRPr="0003527D" w:rsidRDefault="00EF4D93"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Which screening instrument should Dr. Seita choose? </w:t>
      </w:r>
      <w:r w:rsidR="0061323F" w:rsidRPr="00813AC9">
        <w:rPr>
          <w:rFonts w:ascii="Times New Roman" w:hAnsi="Times New Roman" w:cs="Times New Roman"/>
          <w:sz w:val="24"/>
          <w:szCs w:val="24"/>
        </w:rPr>
        <w:t xml:space="preserve">Dr. Seita ultimately wanted to use whichever screening tool let him find the most people with diabetes (a highly-sensitive test) and get the fewest “false-positive” screening test results (a highly-specific test). </w:t>
      </w:r>
      <w:r w:rsidR="000876A4" w:rsidRPr="00813AC9">
        <w:rPr>
          <w:rFonts w:ascii="Times New Roman" w:hAnsi="Times New Roman" w:cs="Times New Roman"/>
          <w:sz w:val="24"/>
          <w:szCs w:val="24"/>
        </w:rPr>
        <w:t xml:space="preserve">The goal was to detect people with diabetes in time to give them treatment and avoid complications of the </w:t>
      </w:r>
      <w:r w:rsidR="000876A4" w:rsidRPr="0003527D">
        <w:rPr>
          <w:rFonts w:ascii="Times New Roman" w:hAnsi="Times New Roman" w:cs="Times New Roman"/>
          <w:sz w:val="24"/>
          <w:szCs w:val="24"/>
        </w:rPr>
        <w:t>disease.</w:t>
      </w:r>
      <w:r w:rsidR="0061323F" w:rsidRPr="0003527D">
        <w:rPr>
          <w:rFonts w:ascii="Times New Roman" w:hAnsi="Times New Roman" w:cs="Times New Roman"/>
          <w:sz w:val="24"/>
          <w:szCs w:val="24"/>
        </w:rPr>
        <w:t xml:space="preserve"> </w:t>
      </w:r>
    </w:p>
    <w:p w14:paraId="5B5F24CB" w14:textId="77777777" w:rsidR="00546872" w:rsidRPr="0003527D" w:rsidRDefault="00546872" w:rsidP="006047DC">
      <w:pPr>
        <w:spacing w:after="0" w:line="480" w:lineRule="auto"/>
        <w:ind w:firstLine="720"/>
        <w:rPr>
          <w:rFonts w:ascii="Times New Roman" w:hAnsi="Times New Roman" w:cs="Times New Roman"/>
          <w:sz w:val="24"/>
          <w:szCs w:val="24"/>
        </w:rPr>
      </w:pPr>
    </w:p>
    <w:p w14:paraId="6C13790D" w14:textId="4D8C09A3" w:rsidR="00546872" w:rsidRPr="00217A5A" w:rsidRDefault="00BE6D52" w:rsidP="006047DC">
      <w:pPr>
        <w:pStyle w:val="Heading2"/>
        <w:spacing w:before="0" w:beforeAutospacing="0" w:after="0" w:afterAutospacing="0" w:line="480" w:lineRule="auto"/>
        <w:rPr>
          <w:rFonts w:ascii="Times New Roman" w:hAnsi="Times New Roman"/>
          <w:b w:val="0"/>
          <w:sz w:val="24"/>
          <w:szCs w:val="24"/>
        </w:rPr>
      </w:pPr>
      <w:r w:rsidRPr="00217A5A">
        <w:rPr>
          <w:rFonts w:ascii="Times New Roman" w:hAnsi="Times New Roman"/>
          <w:b w:val="0"/>
          <w:sz w:val="24"/>
          <w:szCs w:val="24"/>
        </w:rPr>
        <w:t xml:space="preserve">&lt;2&gt;  </w:t>
      </w:r>
      <w:r w:rsidR="00546872" w:rsidRPr="00217A5A">
        <w:rPr>
          <w:rFonts w:ascii="Times New Roman" w:hAnsi="Times New Roman"/>
          <w:b w:val="0"/>
          <w:sz w:val="24"/>
          <w:szCs w:val="24"/>
        </w:rPr>
        <w:t>The motivation for microsimulation</w:t>
      </w:r>
    </w:p>
    <w:p w14:paraId="4217EAD9" w14:textId="56E38C49" w:rsidR="00546872" w:rsidRPr="00813AC9" w:rsidRDefault="00C17AA2" w:rsidP="006047DC">
      <w:pPr>
        <w:spacing w:after="0" w:line="480" w:lineRule="auto"/>
        <w:ind w:firstLine="720"/>
        <w:rPr>
          <w:rFonts w:ascii="Times New Roman" w:hAnsi="Times New Roman" w:cs="Times New Roman"/>
          <w:sz w:val="24"/>
          <w:szCs w:val="24"/>
        </w:rPr>
      </w:pPr>
      <w:r w:rsidRPr="0003527D">
        <w:rPr>
          <w:rFonts w:ascii="Times New Roman" w:hAnsi="Times New Roman" w:cs="Times New Roman"/>
          <w:sz w:val="24"/>
          <w:szCs w:val="24"/>
        </w:rPr>
        <w:t>Suppose that we wanted to answer Dr. Seita’s</w:t>
      </w:r>
      <w:r w:rsidRPr="00813AC9">
        <w:rPr>
          <w:rFonts w:ascii="Times New Roman" w:hAnsi="Times New Roman" w:cs="Times New Roman"/>
          <w:sz w:val="24"/>
          <w:szCs w:val="24"/>
        </w:rPr>
        <w:t xml:space="preserve"> question using a Markov model. A typical Markov model of type </w:t>
      </w:r>
      <w:r w:rsidR="004A2594">
        <w:rPr>
          <w:rFonts w:ascii="Times New Roman" w:hAnsi="Times New Roman" w:cs="Times New Roman"/>
          <w:sz w:val="24"/>
          <w:szCs w:val="24"/>
        </w:rPr>
        <w:t>2</w:t>
      </w:r>
      <w:r w:rsidRPr="00813AC9">
        <w:rPr>
          <w:rFonts w:ascii="Times New Roman" w:hAnsi="Times New Roman" w:cs="Times New Roman"/>
          <w:sz w:val="24"/>
          <w:szCs w:val="24"/>
        </w:rPr>
        <w:t xml:space="preserve"> diabetes might have just </w:t>
      </w:r>
      <w:r w:rsidR="00536288" w:rsidRPr="00813AC9">
        <w:rPr>
          <w:rFonts w:ascii="Times New Roman" w:hAnsi="Times New Roman" w:cs="Times New Roman"/>
          <w:sz w:val="24"/>
          <w:szCs w:val="24"/>
        </w:rPr>
        <w:t>two</w:t>
      </w:r>
      <w:r w:rsidRPr="00813AC9">
        <w:rPr>
          <w:rFonts w:ascii="Times New Roman" w:hAnsi="Times New Roman" w:cs="Times New Roman"/>
          <w:sz w:val="24"/>
          <w:szCs w:val="24"/>
        </w:rPr>
        <w:t xml:space="preserve"> states: a</w:t>
      </w:r>
      <w:r w:rsidR="003445BA" w:rsidRPr="00813AC9">
        <w:rPr>
          <w:rFonts w:ascii="Times New Roman" w:hAnsi="Times New Roman" w:cs="Times New Roman"/>
          <w:sz w:val="24"/>
          <w:szCs w:val="24"/>
        </w:rPr>
        <w:t xml:space="preserve"> healthy state for people without diabetes, a</w:t>
      </w:r>
      <w:r w:rsidR="00536288" w:rsidRPr="00813AC9">
        <w:rPr>
          <w:rFonts w:ascii="Times New Roman" w:hAnsi="Times New Roman" w:cs="Times New Roman"/>
          <w:sz w:val="24"/>
          <w:szCs w:val="24"/>
        </w:rPr>
        <w:t>nd a</w:t>
      </w:r>
      <w:r w:rsidR="003445BA" w:rsidRPr="00813AC9">
        <w:rPr>
          <w:rFonts w:ascii="Times New Roman" w:hAnsi="Times New Roman" w:cs="Times New Roman"/>
          <w:sz w:val="24"/>
          <w:szCs w:val="24"/>
        </w:rPr>
        <w:t xml:space="preserve"> state for people with diabetes </w:t>
      </w:r>
      <w:r w:rsidR="00376499" w:rsidRPr="00813AC9">
        <w:rPr>
          <w:rFonts w:ascii="Times New Roman" w:hAnsi="Times New Roman" w:cs="Times New Roman"/>
          <w:sz w:val="24"/>
          <w:szCs w:val="24"/>
        </w:rPr>
        <w:t>(</w:t>
      </w:r>
      <w:r w:rsidR="00F32CD3">
        <w:rPr>
          <w:rFonts w:ascii="Times New Roman" w:hAnsi="Times New Roman" w:cs="Times New Roman"/>
          <w:sz w:val="24"/>
          <w:szCs w:val="24"/>
        </w:rPr>
        <w:t>Figure 7.</w:t>
      </w:r>
      <w:r w:rsidR="00376499" w:rsidRPr="00813AC9">
        <w:rPr>
          <w:rFonts w:ascii="Times New Roman" w:hAnsi="Times New Roman" w:cs="Times New Roman"/>
          <w:sz w:val="24"/>
          <w:szCs w:val="24"/>
        </w:rPr>
        <w:t>1)</w:t>
      </w:r>
      <w:r w:rsidRPr="00813AC9">
        <w:rPr>
          <w:rFonts w:ascii="Times New Roman" w:hAnsi="Times New Roman" w:cs="Times New Roman"/>
          <w:sz w:val="24"/>
          <w:szCs w:val="24"/>
        </w:rPr>
        <w:t xml:space="preserve">. The flow between the two states would be the rate of diabetes in the population. But how would we be able to use such a model to compare the screening tools? </w:t>
      </w:r>
      <w:r w:rsidR="00563A50" w:rsidRPr="00813AC9">
        <w:rPr>
          <w:rFonts w:ascii="Times New Roman" w:hAnsi="Times New Roman" w:cs="Times New Roman"/>
          <w:sz w:val="24"/>
          <w:szCs w:val="24"/>
        </w:rPr>
        <w:t xml:space="preserve">The model would only have the average rate of diabetes </w:t>
      </w:r>
      <w:r w:rsidR="003E31CE" w:rsidRPr="00813AC9">
        <w:rPr>
          <w:rFonts w:ascii="Times New Roman" w:hAnsi="Times New Roman" w:cs="Times New Roman"/>
          <w:sz w:val="24"/>
          <w:szCs w:val="24"/>
        </w:rPr>
        <w:t>in the population</w:t>
      </w:r>
      <w:r w:rsidR="00065C83" w:rsidRPr="00813AC9">
        <w:rPr>
          <w:rFonts w:ascii="Times New Roman" w:hAnsi="Times New Roman" w:cs="Times New Roman"/>
          <w:sz w:val="24"/>
          <w:szCs w:val="24"/>
        </w:rPr>
        <w:t>. Those people with diabetes would be the group that the screening surveys should find</w:t>
      </w:r>
      <w:r w:rsidR="007853D4" w:rsidRPr="00813AC9">
        <w:rPr>
          <w:rFonts w:ascii="Times New Roman" w:hAnsi="Times New Roman" w:cs="Times New Roman"/>
          <w:sz w:val="24"/>
          <w:szCs w:val="24"/>
        </w:rPr>
        <w:t>; the more of these people who</w:t>
      </w:r>
      <w:r w:rsidR="000B0BA2" w:rsidRPr="00813AC9">
        <w:rPr>
          <w:rFonts w:ascii="Times New Roman" w:hAnsi="Times New Roman" w:cs="Times New Roman"/>
          <w:sz w:val="24"/>
          <w:szCs w:val="24"/>
        </w:rPr>
        <w:t xml:space="preserve"> screen positive, the more sensitive the test. The fewer people who are healthy who screen positive, the more specific the test. But how do we know which subset of people </w:t>
      </w:r>
      <w:r w:rsidR="00503CEE" w:rsidRPr="00813AC9">
        <w:rPr>
          <w:rFonts w:ascii="Times New Roman" w:hAnsi="Times New Roman" w:cs="Times New Roman"/>
          <w:sz w:val="24"/>
          <w:szCs w:val="24"/>
        </w:rPr>
        <w:t>with</w:t>
      </w:r>
      <w:r w:rsidR="000B0BA2" w:rsidRPr="00813AC9">
        <w:rPr>
          <w:rFonts w:ascii="Times New Roman" w:hAnsi="Times New Roman" w:cs="Times New Roman"/>
          <w:sz w:val="24"/>
          <w:szCs w:val="24"/>
        </w:rPr>
        <w:t xml:space="preserve">in each state would test positive? The Markov model, as it is drawn in </w:t>
      </w:r>
      <w:r w:rsidR="00F32CD3">
        <w:rPr>
          <w:rFonts w:ascii="Times New Roman" w:hAnsi="Times New Roman" w:cs="Times New Roman"/>
          <w:sz w:val="24"/>
          <w:szCs w:val="24"/>
        </w:rPr>
        <w:t>Figure 7.</w:t>
      </w:r>
      <w:r w:rsidR="000B0BA2" w:rsidRPr="00813AC9">
        <w:rPr>
          <w:rFonts w:ascii="Times New Roman" w:hAnsi="Times New Roman" w:cs="Times New Roman"/>
          <w:sz w:val="24"/>
          <w:szCs w:val="24"/>
        </w:rPr>
        <w:t>1, can’t tell us anything about individual features of the people in each state; it just lumps all people together based on whether they are healthy</w:t>
      </w:r>
      <w:r w:rsidR="00570713" w:rsidRPr="00813AC9">
        <w:rPr>
          <w:rFonts w:ascii="Times New Roman" w:hAnsi="Times New Roman" w:cs="Times New Roman"/>
          <w:sz w:val="24"/>
          <w:szCs w:val="24"/>
        </w:rPr>
        <w:t xml:space="preserve"> or have diabetes.</w:t>
      </w:r>
      <w:r w:rsidR="00065C83" w:rsidRPr="00813AC9">
        <w:rPr>
          <w:rFonts w:ascii="Times New Roman" w:hAnsi="Times New Roman" w:cs="Times New Roman"/>
          <w:sz w:val="24"/>
          <w:szCs w:val="24"/>
        </w:rPr>
        <w:t xml:space="preserve"> </w:t>
      </w:r>
    </w:p>
    <w:p w14:paraId="2265CE0C" w14:textId="249DAD29" w:rsidR="00C27713" w:rsidRPr="00813AC9" w:rsidRDefault="005D5358" w:rsidP="0003527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INSERT </w:t>
      </w:r>
      <w:r w:rsidR="00F32CD3">
        <w:rPr>
          <w:rFonts w:ascii="Times New Roman" w:hAnsi="Times New Roman" w:cs="Times New Roman"/>
          <w:sz w:val="24"/>
          <w:szCs w:val="24"/>
        </w:rPr>
        <w:t>FIGURE 7.</w:t>
      </w:r>
      <w:r>
        <w:rPr>
          <w:rFonts w:ascii="Times New Roman" w:hAnsi="Times New Roman" w:cs="Times New Roman"/>
          <w:sz w:val="24"/>
          <w:szCs w:val="24"/>
        </w:rPr>
        <w:t>1 HERE].</w:t>
      </w:r>
    </w:p>
    <w:p w14:paraId="4289939A" w14:textId="4E0868FB" w:rsidR="008C08D2" w:rsidRPr="00813AC9" w:rsidRDefault="00563A50"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If we wanted to use the Markov model to capture how different screening tools might work in the refugee population, perhaps one strategy would be to break up </w:t>
      </w:r>
      <w:r w:rsidR="00570713" w:rsidRPr="00813AC9">
        <w:rPr>
          <w:rFonts w:ascii="Times New Roman" w:hAnsi="Times New Roman" w:cs="Times New Roman"/>
          <w:sz w:val="24"/>
          <w:szCs w:val="24"/>
        </w:rPr>
        <w:t>each of the</w:t>
      </w:r>
      <w:r w:rsidRPr="00813AC9">
        <w:rPr>
          <w:rFonts w:ascii="Times New Roman" w:hAnsi="Times New Roman" w:cs="Times New Roman"/>
          <w:sz w:val="24"/>
          <w:szCs w:val="24"/>
        </w:rPr>
        <w:t xml:space="preserve"> states into </w:t>
      </w:r>
      <w:r w:rsidRPr="00813AC9">
        <w:rPr>
          <w:rFonts w:ascii="Times New Roman" w:hAnsi="Times New Roman" w:cs="Times New Roman"/>
          <w:sz w:val="24"/>
          <w:szCs w:val="24"/>
        </w:rPr>
        <w:lastRenderedPageBreak/>
        <w:t>different populations of people: those with a large waist circumference, those with high blood pressure</w:t>
      </w:r>
      <w:r w:rsidR="00A65086" w:rsidRPr="00813AC9">
        <w:rPr>
          <w:rFonts w:ascii="Times New Roman" w:hAnsi="Times New Roman" w:cs="Times New Roman"/>
          <w:sz w:val="24"/>
          <w:szCs w:val="24"/>
        </w:rPr>
        <w:t xml:space="preserve">, and those </w:t>
      </w:r>
      <w:r w:rsidR="00AF79CB" w:rsidRPr="00813AC9">
        <w:rPr>
          <w:rFonts w:ascii="Times New Roman" w:hAnsi="Times New Roman" w:cs="Times New Roman"/>
          <w:sz w:val="24"/>
          <w:szCs w:val="24"/>
        </w:rPr>
        <w:t>with high body mass index</w:t>
      </w:r>
      <w:r w:rsidRPr="00813AC9">
        <w:rPr>
          <w:rFonts w:ascii="Times New Roman" w:hAnsi="Times New Roman" w:cs="Times New Roman"/>
          <w:sz w:val="24"/>
          <w:szCs w:val="24"/>
        </w:rPr>
        <w:t>, for example. Suc</w:t>
      </w:r>
      <w:r w:rsidR="00570713" w:rsidRPr="00813AC9">
        <w:rPr>
          <w:rFonts w:ascii="Times New Roman" w:hAnsi="Times New Roman" w:cs="Times New Roman"/>
          <w:sz w:val="24"/>
          <w:szCs w:val="24"/>
        </w:rPr>
        <w:t xml:space="preserve">h a model is shown in </w:t>
      </w:r>
      <w:r w:rsidR="00F32CD3">
        <w:rPr>
          <w:rFonts w:ascii="Times New Roman" w:hAnsi="Times New Roman" w:cs="Times New Roman"/>
          <w:sz w:val="24"/>
          <w:szCs w:val="24"/>
        </w:rPr>
        <w:t>Figure 7.</w:t>
      </w:r>
      <w:r w:rsidR="00570713" w:rsidRPr="00813AC9">
        <w:rPr>
          <w:rFonts w:ascii="Times New Roman" w:hAnsi="Times New Roman" w:cs="Times New Roman"/>
          <w:sz w:val="24"/>
          <w:szCs w:val="24"/>
        </w:rPr>
        <w:t xml:space="preserve">2. As shown here, we can now try to estimate what the rate of diabetes is among people with a large waist circumference, what the rate of diabetes is among people with </w:t>
      </w:r>
      <w:r w:rsidR="00FF2FA2" w:rsidRPr="00813AC9">
        <w:rPr>
          <w:rFonts w:ascii="Times New Roman" w:hAnsi="Times New Roman" w:cs="Times New Roman"/>
          <w:sz w:val="24"/>
          <w:szCs w:val="24"/>
        </w:rPr>
        <w:t>high blood pressure</w:t>
      </w:r>
      <w:r w:rsidR="00570713" w:rsidRPr="00813AC9">
        <w:rPr>
          <w:rFonts w:ascii="Times New Roman" w:hAnsi="Times New Roman" w:cs="Times New Roman"/>
          <w:sz w:val="24"/>
          <w:szCs w:val="24"/>
        </w:rPr>
        <w:t xml:space="preserve">, and what the rate of diabetes is among people with </w:t>
      </w:r>
      <w:r w:rsidR="00FF2FA2" w:rsidRPr="00813AC9">
        <w:rPr>
          <w:rFonts w:ascii="Times New Roman" w:hAnsi="Times New Roman" w:cs="Times New Roman"/>
          <w:sz w:val="24"/>
          <w:szCs w:val="24"/>
        </w:rPr>
        <w:t>high body mass index</w:t>
      </w:r>
      <w:r w:rsidR="00570713" w:rsidRPr="00813AC9">
        <w:rPr>
          <w:rFonts w:ascii="Times New Roman" w:hAnsi="Times New Roman" w:cs="Times New Roman"/>
          <w:sz w:val="24"/>
          <w:szCs w:val="24"/>
        </w:rPr>
        <w:t xml:space="preserve">. </w:t>
      </w:r>
      <w:r w:rsidR="00F32CD3">
        <w:rPr>
          <w:rFonts w:ascii="Times New Roman" w:hAnsi="Times New Roman" w:cs="Times New Roman"/>
          <w:sz w:val="24"/>
          <w:szCs w:val="24"/>
        </w:rPr>
        <w:t>Figure 7.</w:t>
      </w:r>
      <w:r w:rsidR="007B6B59" w:rsidRPr="00813AC9">
        <w:rPr>
          <w:rFonts w:ascii="Times New Roman" w:hAnsi="Times New Roman" w:cs="Times New Roman"/>
          <w:sz w:val="24"/>
          <w:szCs w:val="24"/>
        </w:rPr>
        <w:t>2</w:t>
      </w:r>
      <w:r w:rsidR="00C34E9F" w:rsidRPr="00813AC9">
        <w:rPr>
          <w:rFonts w:ascii="Times New Roman" w:hAnsi="Times New Roman" w:cs="Times New Roman"/>
          <w:sz w:val="24"/>
          <w:szCs w:val="24"/>
        </w:rPr>
        <w:t xml:space="preserve"> shows some typical rates from Dr. Seita’s population. </w:t>
      </w:r>
      <w:r w:rsidR="00916AE7" w:rsidRPr="00813AC9">
        <w:rPr>
          <w:rFonts w:ascii="Times New Roman" w:hAnsi="Times New Roman" w:cs="Times New Roman"/>
          <w:sz w:val="24"/>
          <w:szCs w:val="24"/>
        </w:rPr>
        <w:t>One screening survey would people with high waist circumference. Another would affect people with high waist circumference</w:t>
      </w:r>
      <w:r w:rsidR="00A65908" w:rsidRPr="00813AC9">
        <w:rPr>
          <w:rFonts w:ascii="Times New Roman" w:hAnsi="Times New Roman" w:cs="Times New Roman"/>
          <w:sz w:val="24"/>
          <w:szCs w:val="24"/>
        </w:rPr>
        <w:t xml:space="preserve"> </w:t>
      </w:r>
      <w:r w:rsidR="00916AE7" w:rsidRPr="00813AC9">
        <w:rPr>
          <w:rFonts w:ascii="Times New Roman" w:hAnsi="Times New Roman" w:cs="Times New Roman"/>
          <w:sz w:val="24"/>
          <w:szCs w:val="24"/>
        </w:rPr>
        <w:t>and high blood pressure. A third instrument would affect the people with</w:t>
      </w:r>
      <w:r w:rsidR="00A65908" w:rsidRPr="00813AC9">
        <w:rPr>
          <w:rFonts w:ascii="Times New Roman" w:hAnsi="Times New Roman" w:cs="Times New Roman"/>
          <w:sz w:val="24"/>
          <w:szCs w:val="24"/>
        </w:rPr>
        <w:t xml:space="preserve"> a different de</w:t>
      </w:r>
      <w:r w:rsidR="00384FF6" w:rsidRPr="00813AC9">
        <w:rPr>
          <w:rFonts w:ascii="Times New Roman" w:hAnsi="Times New Roman" w:cs="Times New Roman"/>
          <w:sz w:val="24"/>
          <w:szCs w:val="24"/>
        </w:rPr>
        <w:t xml:space="preserve">finition of high blood pressure, </w:t>
      </w:r>
      <w:r w:rsidR="00A65908" w:rsidRPr="00813AC9">
        <w:rPr>
          <w:rFonts w:ascii="Times New Roman" w:hAnsi="Times New Roman" w:cs="Times New Roman"/>
          <w:sz w:val="24"/>
          <w:szCs w:val="24"/>
        </w:rPr>
        <w:t>and high body mass index</w:t>
      </w:r>
      <w:r w:rsidR="008C08D2" w:rsidRPr="00813AC9">
        <w:rPr>
          <w:rFonts w:ascii="Times New Roman" w:hAnsi="Times New Roman" w:cs="Times New Roman"/>
          <w:sz w:val="24"/>
          <w:szCs w:val="24"/>
        </w:rPr>
        <w:t>.</w:t>
      </w:r>
    </w:p>
    <w:p w14:paraId="35BF0B2E" w14:textId="0E8DB6E7" w:rsidR="008C08D2" w:rsidRPr="00813AC9" w:rsidRDefault="005D5358" w:rsidP="0003527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INSERT </w:t>
      </w:r>
      <w:r w:rsidR="00F32CD3">
        <w:rPr>
          <w:rFonts w:ascii="Times New Roman" w:hAnsi="Times New Roman" w:cs="Times New Roman"/>
          <w:sz w:val="24"/>
          <w:szCs w:val="24"/>
        </w:rPr>
        <w:t>FIGURE 7.</w:t>
      </w:r>
      <w:r>
        <w:rPr>
          <w:rFonts w:ascii="Times New Roman" w:hAnsi="Times New Roman" w:cs="Times New Roman"/>
          <w:sz w:val="24"/>
          <w:szCs w:val="24"/>
        </w:rPr>
        <w:t>2 HERE].</w:t>
      </w:r>
    </w:p>
    <w:p w14:paraId="6E80C839" w14:textId="3D1EDE9F" w:rsidR="001C6732" w:rsidRPr="00813AC9" w:rsidRDefault="00916AE7"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Despite making our Markov model </w:t>
      </w:r>
      <w:r w:rsidR="00851D64">
        <w:rPr>
          <w:rFonts w:ascii="Times New Roman" w:hAnsi="Times New Roman" w:cs="Times New Roman"/>
          <w:sz w:val="24"/>
          <w:szCs w:val="24"/>
        </w:rPr>
        <w:t>more</w:t>
      </w:r>
      <w:r w:rsidRPr="00813AC9">
        <w:rPr>
          <w:rFonts w:ascii="Times New Roman" w:hAnsi="Times New Roman" w:cs="Times New Roman"/>
          <w:sz w:val="24"/>
          <w:szCs w:val="24"/>
        </w:rPr>
        <w:t xml:space="preserve"> complex, w</w:t>
      </w:r>
      <w:r w:rsidR="00570713" w:rsidRPr="00813AC9">
        <w:rPr>
          <w:rFonts w:ascii="Times New Roman" w:hAnsi="Times New Roman" w:cs="Times New Roman"/>
          <w:sz w:val="24"/>
          <w:szCs w:val="24"/>
        </w:rPr>
        <w:t xml:space="preserve">e still face </w:t>
      </w:r>
      <w:r w:rsidRPr="00813AC9">
        <w:rPr>
          <w:rFonts w:ascii="Times New Roman" w:hAnsi="Times New Roman" w:cs="Times New Roman"/>
          <w:sz w:val="24"/>
          <w:szCs w:val="24"/>
        </w:rPr>
        <w:t xml:space="preserve">major </w:t>
      </w:r>
      <w:r w:rsidR="00570713" w:rsidRPr="00813AC9">
        <w:rPr>
          <w:rFonts w:ascii="Times New Roman" w:hAnsi="Times New Roman" w:cs="Times New Roman"/>
          <w:sz w:val="24"/>
          <w:szCs w:val="24"/>
        </w:rPr>
        <w:t>problem</w:t>
      </w:r>
      <w:r w:rsidR="006F4491" w:rsidRPr="00813AC9">
        <w:rPr>
          <w:rFonts w:ascii="Times New Roman" w:hAnsi="Times New Roman" w:cs="Times New Roman"/>
          <w:sz w:val="24"/>
          <w:szCs w:val="24"/>
        </w:rPr>
        <w:t>s</w:t>
      </w:r>
      <w:r w:rsidRPr="00813AC9">
        <w:rPr>
          <w:rFonts w:ascii="Times New Roman" w:hAnsi="Times New Roman" w:cs="Times New Roman"/>
          <w:sz w:val="24"/>
          <w:szCs w:val="24"/>
        </w:rPr>
        <w:t xml:space="preserve"> </w:t>
      </w:r>
      <w:r w:rsidR="006F4491" w:rsidRPr="00813AC9">
        <w:rPr>
          <w:rFonts w:ascii="Times New Roman" w:hAnsi="Times New Roman" w:cs="Times New Roman"/>
          <w:sz w:val="24"/>
          <w:szCs w:val="24"/>
        </w:rPr>
        <w:t>with</w:t>
      </w:r>
      <w:r w:rsidRPr="00813AC9">
        <w:rPr>
          <w:rFonts w:ascii="Times New Roman" w:hAnsi="Times New Roman" w:cs="Times New Roman"/>
          <w:sz w:val="24"/>
          <w:szCs w:val="24"/>
        </w:rPr>
        <w:t xml:space="preserve"> utilizing it to identify the best screening instrument</w:t>
      </w:r>
      <w:r w:rsidR="00570713" w:rsidRPr="00813AC9">
        <w:rPr>
          <w:rFonts w:ascii="Times New Roman" w:hAnsi="Times New Roman" w:cs="Times New Roman"/>
          <w:sz w:val="24"/>
          <w:szCs w:val="24"/>
        </w:rPr>
        <w:t>:</w:t>
      </w:r>
      <w:r w:rsidR="00275283" w:rsidRPr="00813AC9">
        <w:rPr>
          <w:rFonts w:ascii="Times New Roman" w:hAnsi="Times New Roman" w:cs="Times New Roman"/>
          <w:sz w:val="24"/>
          <w:szCs w:val="24"/>
        </w:rPr>
        <w:t xml:space="preserve"> there will be people who fall simultaneously into many of these states. For example, </w:t>
      </w:r>
      <w:r w:rsidR="001C6732" w:rsidRPr="00813AC9">
        <w:rPr>
          <w:rFonts w:ascii="Times New Roman" w:hAnsi="Times New Roman" w:cs="Times New Roman"/>
          <w:sz w:val="24"/>
          <w:szCs w:val="24"/>
        </w:rPr>
        <w:t>some people will have all three risk factors (high waist circumference, high blood pressure</w:t>
      </w:r>
      <w:r w:rsidR="00A1359C" w:rsidRPr="00813AC9">
        <w:rPr>
          <w:rFonts w:ascii="Times New Roman" w:hAnsi="Times New Roman" w:cs="Times New Roman"/>
          <w:sz w:val="24"/>
          <w:szCs w:val="24"/>
        </w:rPr>
        <w:t>, and high body mass index</w:t>
      </w:r>
      <w:r w:rsidR="001C6732" w:rsidRPr="00813AC9">
        <w:rPr>
          <w:rFonts w:ascii="Times New Roman" w:hAnsi="Times New Roman" w:cs="Times New Roman"/>
          <w:sz w:val="24"/>
          <w:szCs w:val="24"/>
        </w:rPr>
        <w:t xml:space="preserve">). </w:t>
      </w:r>
      <w:r w:rsidR="00A1359C" w:rsidRPr="00813AC9">
        <w:rPr>
          <w:rFonts w:ascii="Times New Roman" w:hAnsi="Times New Roman" w:cs="Times New Roman"/>
          <w:sz w:val="24"/>
          <w:szCs w:val="24"/>
        </w:rPr>
        <w:t>Presumably, these people will be at the highest risk for diabetes. Other people</w:t>
      </w:r>
      <w:r w:rsidR="001C6732" w:rsidRPr="00813AC9">
        <w:rPr>
          <w:rFonts w:ascii="Times New Roman" w:hAnsi="Times New Roman" w:cs="Times New Roman"/>
          <w:sz w:val="24"/>
          <w:szCs w:val="24"/>
        </w:rPr>
        <w:t xml:space="preserve"> will have two of the three, and some people will have just one risk factor or no risk factors.</w:t>
      </w:r>
      <w:r w:rsidR="00A1359C" w:rsidRPr="00813AC9">
        <w:rPr>
          <w:rFonts w:ascii="Times New Roman" w:hAnsi="Times New Roman" w:cs="Times New Roman"/>
          <w:sz w:val="24"/>
          <w:szCs w:val="24"/>
        </w:rPr>
        <w:t xml:space="preserve"> </w:t>
      </w:r>
      <w:r w:rsidR="00CD6998" w:rsidRPr="00813AC9">
        <w:rPr>
          <w:rFonts w:ascii="Times New Roman" w:hAnsi="Times New Roman" w:cs="Times New Roman"/>
          <w:sz w:val="24"/>
          <w:szCs w:val="24"/>
        </w:rPr>
        <w:t>Also, it’s unclear how we should define “high blood pressure” when it’s a continuous measure and one instrument uses a cutoff of 140 mmHg to define “high blood pressure” while another uses a cutoff of 150 mmHg to define “high blood pressure”.</w:t>
      </w:r>
    </w:p>
    <w:p w14:paraId="299F8AB3" w14:textId="768377F8" w:rsidR="00080B99" w:rsidRPr="00813AC9" w:rsidRDefault="009A7CF5"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A natur</w:t>
      </w:r>
      <w:r w:rsidR="004936CB" w:rsidRPr="00813AC9">
        <w:rPr>
          <w:rFonts w:ascii="Times New Roman" w:hAnsi="Times New Roman" w:cs="Times New Roman"/>
          <w:sz w:val="24"/>
          <w:szCs w:val="24"/>
        </w:rPr>
        <w:t xml:space="preserve">al next step is to try to make a Markov model that has states for every possible combination of features: </w:t>
      </w:r>
      <w:r w:rsidR="00080B99" w:rsidRPr="00813AC9">
        <w:rPr>
          <w:rFonts w:ascii="Times New Roman" w:hAnsi="Times New Roman" w:cs="Times New Roman"/>
          <w:sz w:val="24"/>
          <w:szCs w:val="24"/>
        </w:rPr>
        <w:t xml:space="preserve">a state for people with just high waist circumference, or both high waist circumference </w:t>
      </w:r>
      <w:r w:rsidR="00A2168D" w:rsidRPr="00813AC9">
        <w:rPr>
          <w:rFonts w:ascii="Times New Roman" w:hAnsi="Times New Roman" w:cs="Times New Roman"/>
          <w:sz w:val="24"/>
          <w:szCs w:val="24"/>
        </w:rPr>
        <w:t>and high blood pressure</w:t>
      </w:r>
      <w:r w:rsidR="00080B99" w:rsidRPr="00813AC9">
        <w:rPr>
          <w:rFonts w:ascii="Times New Roman" w:hAnsi="Times New Roman" w:cs="Times New Roman"/>
          <w:sz w:val="24"/>
          <w:szCs w:val="24"/>
        </w:rPr>
        <w:t>, or</w:t>
      </w:r>
      <w:r w:rsidR="00A2168D" w:rsidRPr="00813AC9">
        <w:rPr>
          <w:rFonts w:ascii="Times New Roman" w:hAnsi="Times New Roman" w:cs="Times New Roman"/>
          <w:sz w:val="24"/>
          <w:szCs w:val="24"/>
        </w:rPr>
        <w:t xml:space="preserve"> with various combinations of states that can account </w:t>
      </w:r>
      <w:r w:rsidR="00A2168D" w:rsidRPr="00813AC9">
        <w:rPr>
          <w:rFonts w:ascii="Times New Roman" w:hAnsi="Times New Roman" w:cs="Times New Roman"/>
          <w:sz w:val="24"/>
          <w:szCs w:val="24"/>
        </w:rPr>
        <w:lastRenderedPageBreak/>
        <w:t>for both definitions of high blood pressure</w:t>
      </w:r>
      <w:r w:rsidR="00080B99" w:rsidRPr="00813AC9">
        <w:rPr>
          <w:rFonts w:ascii="Times New Roman" w:hAnsi="Times New Roman" w:cs="Times New Roman"/>
          <w:sz w:val="24"/>
          <w:szCs w:val="24"/>
        </w:rPr>
        <w:t xml:space="preserve">. Very quickly, we would have a large number of different states, and an unmanageably </w:t>
      </w:r>
      <w:r w:rsidR="0007722F" w:rsidRPr="00813AC9">
        <w:rPr>
          <w:rFonts w:ascii="Times New Roman" w:hAnsi="Times New Roman" w:cs="Times New Roman"/>
          <w:sz w:val="24"/>
          <w:szCs w:val="24"/>
        </w:rPr>
        <w:t>complex</w:t>
      </w:r>
      <w:r w:rsidR="00080B99" w:rsidRPr="00813AC9">
        <w:rPr>
          <w:rFonts w:ascii="Times New Roman" w:hAnsi="Times New Roman" w:cs="Times New Roman"/>
          <w:sz w:val="24"/>
          <w:szCs w:val="24"/>
        </w:rPr>
        <w:t xml:space="preserve"> model.</w:t>
      </w:r>
    </w:p>
    <w:p w14:paraId="7B92E15D" w14:textId="537A4F59" w:rsidR="00DD59F9" w:rsidRPr="00813AC9" w:rsidRDefault="00080B99" w:rsidP="005D5358">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The natural </w:t>
      </w:r>
      <w:r w:rsidR="007B3567" w:rsidRPr="00813AC9">
        <w:rPr>
          <w:rFonts w:ascii="Times New Roman" w:hAnsi="Times New Roman" w:cs="Times New Roman"/>
          <w:sz w:val="24"/>
          <w:szCs w:val="24"/>
        </w:rPr>
        <w:t xml:space="preserve">alternative to </w:t>
      </w:r>
      <w:r w:rsidRPr="00813AC9">
        <w:rPr>
          <w:rFonts w:ascii="Times New Roman" w:hAnsi="Times New Roman" w:cs="Times New Roman"/>
          <w:sz w:val="24"/>
          <w:szCs w:val="24"/>
        </w:rPr>
        <w:t xml:space="preserve">making such a </w:t>
      </w:r>
      <w:r w:rsidR="007B3567" w:rsidRPr="00813AC9">
        <w:rPr>
          <w:rFonts w:ascii="Times New Roman" w:hAnsi="Times New Roman" w:cs="Times New Roman"/>
          <w:sz w:val="24"/>
          <w:szCs w:val="24"/>
        </w:rPr>
        <w:t>complex</w:t>
      </w:r>
      <w:r w:rsidRPr="00813AC9">
        <w:rPr>
          <w:rFonts w:ascii="Times New Roman" w:hAnsi="Times New Roman" w:cs="Times New Roman"/>
          <w:sz w:val="24"/>
          <w:szCs w:val="24"/>
        </w:rPr>
        <w:t xml:space="preserve"> model would be to ultimately </w:t>
      </w:r>
      <w:r w:rsidR="003F2896" w:rsidRPr="00813AC9">
        <w:rPr>
          <w:rFonts w:ascii="Times New Roman" w:hAnsi="Times New Roman" w:cs="Times New Roman"/>
          <w:sz w:val="24"/>
          <w:szCs w:val="24"/>
        </w:rPr>
        <w:t xml:space="preserve">make enough states that we can capture every combination of characteristics we would want to simulate. We can reduce the model all the way from the broad population to each individual, taking </w:t>
      </w:r>
      <w:r w:rsidRPr="00813AC9">
        <w:rPr>
          <w:rFonts w:ascii="Times New Roman" w:hAnsi="Times New Roman" w:cs="Times New Roman"/>
          <w:sz w:val="24"/>
          <w:szCs w:val="24"/>
        </w:rPr>
        <w:t xml:space="preserve">into account each individual’s unique risk factors within the population. </w:t>
      </w:r>
      <w:r w:rsidR="006755CD" w:rsidRPr="00813AC9">
        <w:rPr>
          <w:rFonts w:ascii="Times New Roman" w:hAnsi="Times New Roman" w:cs="Times New Roman"/>
          <w:sz w:val="24"/>
          <w:szCs w:val="24"/>
        </w:rPr>
        <w:t xml:space="preserve">A model that takes into account the unique properties of each individual is known as a </w:t>
      </w:r>
      <w:r w:rsidR="006755CD" w:rsidRPr="00813AC9">
        <w:rPr>
          <w:rFonts w:ascii="Times New Roman" w:hAnsi="Times New Roman" w:cs="Times New Roman"/>
          <w:i/>
          <w:sz w:val="24"/>
          <w:szCs w:val="24"/>
        </w:rPr>
        <w:t xml:space="preserve">microsimulation. </w:t>
      </w:r>
      <w:r w:rsidR="006755CD" w:rsidRPr="00813AC9">
        <w:rPr>
          <w:rFonts w:ascii="Times New Roman" w:hAnsi="Times New Roman" w:cs="Times New Roman"/>
          <w:sz w:val="24"/>
          <w:szCs w:val="24"/>
        </w:rPr>
        <w:t xml:space="preserve">Rather than just describing a group of people and what state they are in (a Markov modeling approach), a microsimulation is like a large table describing </w:t>
      </w:r>
      <w:r w:rsidR="001B4E8A" w:rsidRPr="00813AC9">
        <w:rPr>
          <w:rFonts w:ascii="Times New Roman" w:hAnsi="Times New Roman" w:cs="Times New Roman"/>
          <w:sz w:val="24"/>
          <w:szCs w:val="24"/>
        </w:rPr>
        <w:t xml:space="preserve">each person in </w:t>
      </w:r>
      <w:r w:rsidR="006047DC">
        <w:rPr>
          <w:rFonts w:ascii="Times New Roman" w:hAnsi="Times New Roman" w:cs="Times New Roman"/>
          <w:sz w:val="24"/>
          <w:szCs w:val="24"/>
        </w:rPr>
        <w:t xml:space="preserve">the population. As demonstrated in </w:t>
      </w:r>
      <w:r w:rsidR="00F32CD3">
        <w:rPr>
          <w:rFonts w:ascii="Times New Roman" w:hAnsi="Times New Roman" w:cs="Times New Roman"/>
          <w:sz w:val="24"/>
          <w:szCs w:val="24"/>
        </w:rPr>
        <w:t>Table 7.</w:t>
      </w:r>
      <w:r w:rsidR="006047DC">
        <w:rPr>
          <w:rFonts w:ascii="Times New Roman" w:hAnsi="Times New Roman" w:cs="Times New Roman"/>
          <w:sz w:val="24"/>
          <w:szCs w:val="24"/>
        </w:rPr>
        <w:t xml:space="preserve">1, an </w:t>
      </w:r>
      <w:r w:rsidR="006755CD" w:rsidRPr="00813AC9">
        <w:rPr>
          <w:rFonts w:ascii="Times New Roman" w:hAnsi="Times New Roman" w:cs="Times New Roman"/>
          <w:sz w:val="24"/>
          <w:szCs w:val="24"/>
        </w:rPr>
        <w:t>individual in the table may</w:t>
      </w:r>
      <w:r w:rsidR="00DD59F9" w:rsidRPr="00813AC9">
        <w:rPr>
          <w:rFonts w:ascii="Times New Roman" w:hAnsi="Times New Roman" w:cs="Times New Roman"/>
          <w:sz w:val="24"/>
          <w:szCs w:val="24"/>
        </w:rPr>
        <w:t xml:space="preserve"> have one or more risk factors, and all 5 million people might be considered in the </w:t>
      </w:r>
      <w:r w:rsidR="006047DC">
        <w:rPr>
          <w:rFonts w:ascii="Times New Roman" w:hAnsi="Times New Roman" w:cs="Times New Roman"/>
          <w:sz w:val="24"/>
          <w:szCs w:val="24"/>
        </w:rPr>
        <w:t>model.</w:t>
      </w:r>
    </w:p>
    <w:p w14:paraId="2708BDC4" w14:textId="21C9815D" w:rsidR="00077D64" w:rsidRPr="00813AC9" w:rsidRDefault="00674A8E" w:rsidP="0003527D">
      <w:pPr>
        <w:spacing w:after="0" w:line="480" w:lineRule="auto"/>
        <w:ind w:firstLine="720"/>
        <w:jc w:val="center"/>
        <w:rPr>
          <w:rFonts w:ascii="Times New Roman" w:hAnsi="Times New Roman" w:cs="Times New Roman"/>
          <w:sz w:val="24"/>
          <w:szCs w:val="24"/>
        </w:rPr>
      </w:pPr>
      <w:r w:rsidRPr="00813AC9">
        <w:rPr>
          <w:rFonts w:ascii="Times New Roman" w:hAnsi="Times New Roman" w:cs="Times New Roman"/>
          <w:sz w:val="24"/>
          <w:szCs w:val="24"/>
        </w:rPr>
        <w:t>[I</w:t>
      </w:r>
      <w:r w:rsidR="009C4F68">
        <w:rPr>
          <w:rFonts w:ascii="Times New Roman" w:hAnsi="Times New Roman" w:cs="Times New Roman"/>
          <w:sz w:val="24"/>
          <w:szCs w:val="24"/>
        </w:rPr>
        <w:t xml:space="preserve">NSERT </w:t>
      </w:r>
      <w:r w:rsidR="00F32CD3">
        <w:rPr>
          <w:rFonts w:ascii="Times New Roman" w:hAnsi="Times New Roman" w:cs="Times New Roman"/>
          <w:sz w:val="24"/>
          <w:szCs w:val="24"/>
        </w:rPr>
        <w:t>TABLE 7.</w:t>
      </w:r>
      <w:r w:rsidRPr="00813AC9">
        <w:rPr>
          <w:rFonts w:ascii="Times New Roman" w:hAnsi="Times New Roman" w:cs="Times New Roman"/>
          <w:sz w:val="24"/>
          <w:szCs w:val="24"/>
        </w:rPr>
        <w:t>1 HERE]</w:t>
      </w:r>
    </w:p>
    <w:p w14:paraId="5FEBE278" w14:textId="77777777" w:rsidR="00674A8E" w:rsidRPr="0003527D" w:rsidRDefault="00674A8E" w:rsidP="006047DC">
      <w:pPr>
        <w:spacing w:after="0" w:line="480" w:lineRule="auto"/>
        <w:rPr>
          <w:rFonts w:ascii="Times New Roman" w:hAnsi="Times New Roman" w:cs="Times New Roman"/>
          <w:sz w:val="24"/>
          <w:szCs w:val="24"/>
        </w:rPr>
      </w:pPr>
    </w:p>
    <w:p w14:paraId="70BD8469" w14:textId="27C76F70" w:rsidR="000C2093" w:rsidRPr="00217A5A" w:rsidRDefault="00BE6D52" w:rsidP="006047DC">
      <w:pPr>
        <w:pStyle w:val="Heading2"/>
        <w:spacing w:before="0" w:beforeAutospacing="0" w:after="0" w:afterAutospacing="0" w:line="480" w:lineRule="auto"/>
        <w:rPr>
          <w:rFonts w:ascii="Times New Roman" w:hAnsi="Times New Roman"/>
          <w:b w:val="0"/>
          <w:sz w:val="24"/>
          <w:szCs w:val="24"/>
        </w:rPr>
      </w:pPr>
      <w:r w:rsidRPr="00217A5A">
        <w:rPr>
          <w:rFonts w:ascii="Times New Roman" w:hAnsi="Times New Roman"/>
          <w:b w:val="0"/>
          <w:sz w:val="24"/>
          <w:szCs w:val="24"/>
        </w:rPr>
        <w:t xml:space="preserve">&lt;2&gt;  </w:t>
      </w:r>
      <w:r w:rsidR="000C2093" w:rsidRPr="00217A5A">
        <w:rPr>
          <w:rFonts w:ascii="Times New Roman" w:hAnsi="Times New Roman"/>
          <w:b w:val="0"/>
          <w:sz w:val="24"/>
          <w:szCs w:val="24"/>
        </w:rPr>
        <w:t>Constructing a microsimulation</w:t>
      </w:r>
    </w:p>
    <w:p w14:paraId="3220C488" w14:textId="725DDC87" w:rsidR="00692162" w:rsidRPr="00813AC9" w:rsidRDefault="00077D64"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174CE9">
        <w:rPr>
          <w:rFonts w:ascii="Times New Roman" w:hAnsi="Times New Roman" w:cs="Times New Roman"/>
          <w:sz w:val="24"/>
          <w:szCs w:val="24"/>
        </w:rPr>
        <w:t xml:space="preserve">To construct </w:t>
      </w:r>
      <w:r w:rsidR="00F94D75" w:rsidRPr="00813AC9">
        <w:rPr>
          <w:rFonts w:ascii="Times New Roman" w:hAnsi="Times New Roman" w:cs="Times New Roman"/>
          <w:sz w:val="24"/>
          <w:szCs w:val="24"/>
        </w:rPr>
        <w:t xml:space="preserve">a </w:t>
      </w:r>
      <w:r w:rsidR="00E20235" w:rsidRPr="00813AC9">
        <w:rPr>
          <w:rFonts w:ascii="Times New Roman" w:hAnsi="Times New Roman" w:cs="Times New Roman"/>
          <w:sz w:val="24"/>
          <w:szCs w:val="24"/>
        </w:rPr>
        <w:t xml:space="preserve">microsimulation, there are </w:t>
      </w:r>
      <w:r w:rsidR="00C64DBC" w:rsidRPr="00813AC9">
        <w:rPr>
          <w:rFonts w:ascii="Times New Roman" w:hAnsi="Times New Roman" w:cs="Times New Roman"/>
          <w:sz w:val="24"/>
          <w:szCs w:val="24"/>
        </w:rPr>
        <w:t xml:space="preserve">two </w:t>
      </w:r>
      <w:r w:rsidR="00E20235" w:rsidRPr="00BE6D52">
        <w:rPr>
          <w:rFonts w:ascii="Times New Roman" w:hAnsi="Times New Roman" w:cs="Times New Roman"/>
          <w:sz w:val="24"/>
          <w:szCs w:val="24"/>
        </w:rPr>
        <w:t xml:space="preserve">tools that we need: (i) </w:t>
      </w:r>
      <w:r w:rsidR="00F94D75" w:rsidRPr="00BE6D52">
        <w:rPr>
          <w:rFonts w:ascii="Times New Roman" w:hAnsi="Times New Roman" w:cs="Times New Roman"/>
          <w:sz w:val="24"/>
          <w:szCs w:val="24"/>
        </w:rPr>
        <w:t xml:space="preserve">an estimate of </w:t>
      </w:r>
      <w:r w:rsidR="0070393C" w:rsidRPr="00813AC9">
        <w:rPr>
          <w:rFonts w:ascii="Times New Roman" w:hAnsi="Times New Roman" w:cs="Times New Roman"/>
          <w:sz w:val="24"/>
          <w:szCs w:val="24"/>
        </w:rPr>
        <w:t>the distributions of</w:t>
      </w:r>
      <w:r w:rsidR="00F94D75" w:rsidRPr="00813AC9">
        <w:rPr>
          <w:rFonts w:ascii="Times New Roman" w:hAnsi="Times New Roman" w:cs="Times New Roman"/>
          <w:sz w:val="24"/>
          <w:szCs w:val="24"/>
        </w:rPr>
        <w:t xml:space="preserve"> characteristics we want to simulate</w:t>
      </w:r>
      <w:r w:rsidR="0070393C" w:rsidRPr="00813AC9">
        <w:rPr>
          <w:rFonts w:ascii="Times New Roman" w:hAnsi="Times New Roman" w:cs="Times New Roman"/>
          <w:sz w:val="24"/>
          <w:szCs w:val="24"/>
        </w:rPr>
        <w:t xml:space="preserve"> (such as their means and standard deviations)</w:t>
      </w:r>
      <w:r w:rsidR="00F05F8B" w:rsidRPr="00813AC9">
        <w:rPr>
          <w:rFonts w:ascii="Times New Roman" w:hAnsi="Times New Roman" w:cs="Times New Roman"/>
          <w:sz w:val="24"/>
          <w:szCs w:val="24"/>
        </w:rPr>
        <w:t>; and (ii) an</w:t>
      </w:r>
      <w:r w:rsidR="00F94D75" w:rsidRPr="00813AC9">
        <w:rPr>
          <w:rFonts w:ascii="Times New Roman" w:hAnsi="Times New Roman" w:cs="Times New Roman"/>
          <w:sz w:val="24"/>
          <w:szCs w:val="24"/>
        </w:rPr>
        <w:t xml:space="preserve"> estimate of how correlated </w:t>
      </w:r>
      <w:r w:rsidR="00133120">
        <w:rPr>
          <w:rFonts w:ascii="Times New Roman" w:hAnsi="Times New Roman" w:cs="Times New Roman"/>
          <w:sz w:val="24"/>
          <w:szCs w:val="24"/>
        </w:rPr>
        <w:t>those</w:t>
      </w:r>
      <w:r w:rsidR="00F94D75" w:rsidRPr="00813AC9">
        <w:rPr>
          <w:rFonts w:ascii="Times New Roman" w:hAnsi="Times New Roman" w:cs="Times New Roman"/>
          <w:sz w:val="24"/>
          <w:szCs w:val="24"/>
        </w:rPr>
        <w:t xml:space="preserve"> characteristics are. </w:t>
      </w:r>
      <w:r w:rsidR="00432BA0" w:rsidRPr="00813AC9">
        <w:rPr>
          <w:rFonts w:ascii="Times New Roman" w:hAnsi="Times New Roman" w:cs="Times New Roman"/>
          <w:sz w:val="24"/>
          <w:szCs w:val="24"/>
        </w:rPr>
        <w:t xml:space="preserve">Dr. Seita provided us with these estimates: in </w:t>
      </w:r>
      <w:r w:rsidR="0084509A" w:rsidRPr="00813AC9">
        <w:rPr>
          <w:rFonts w:ascii="Times New Roman" w:hAnsi="Times New Roman" w:cs="Times New Roman"/>
          <w:sz w:val="24"/>
          <w:szCs w:val="24"/>
        </w:rPr>
        <w:t xml:space="preserve">a brief survey of a subsample of </w:t>
      </w:r>
      <w:r w:rsidR="00432BA0" w:rsidRPr="00813AC9">
        <w:rPr>
          <w:rFonts w:ascii="Times New Roman" w:hAnsi="Times New Roman" w:cs="Times New Roman"/>
          <w:sz w:val="24"/>
          <w:szCs w:val="24"/>
        </w:rPr>
        <w:t xml:space="preserve">his refugee population, </w:t>
      </w:r>
      <w:r w:rsidR="00F05F8B" w:rsidRPr="00813AC9">
        <w:rPr>
          <w:rFonts w:ascii="Times New Roman" w:hAnsi="Times New Roman" w:cs="Times New Roman"/>
          <w:sz w:val="24"/>
          <w:szCs w:val="24"/>
        </w:rPr>
        <w:t xml:space="preserve">people had a mean </w:t>
      </w:r>
      <w:r w:rsidR="00AF6A99" w:rsidRPr="00813AC9">
        <w:rPr>
          <w:rFonts w:ascii="Times New Roman" w:hAnsi="Times New Roman" w:cs="Times New Roman"/>
          <w:sz w:val="24"/>
          <w:szCs w:val="24"/>
        </w:rPr>
        <w:t>waist circumference</w:t>
      </w:r>
      <w:r w:rsidR="00782F17" w:rsidRPr="00813AC9">
        <w:rPr>
          <w:rFonts w:ascii="Times New Roman" w:hAnsi="Times New Roman" w:cs="Times New Roman"/>
          <w:sz w:val="24"/>
          <w:szCs w:val="24"/>
        </w:rPr>
        <w:t xml:space="preserve"> </w:t>
      </w:r>
      <w:r w:rsidR="00F05F8B" w:rsidRPr="00813AC9">
        <w:rPr>
          <w:rFonts w:ascii="Times New Roman" w:hAnsi="Times New Roman" w:cs="Times New Roman"/>
          <w:sz w:val="24"/>
          <w:szCs w:val="24"/>
        </w:rPr>
        <w:t>of 7</w:t>
      </w:r>
      <w:r w:rsidR="00AA632C" w:rsidRPr="00813AC9">
        <w:rPr>
          <w:rFonts w:ascii="Times New Roman" w:hAnsi="Times New Roman" w:cs="Times New Roman"/>
          <w:sz w:val="24"/>
          <w:szCs w:val="24"/>
        </w:rPr>
        <w:t>5</w:t>
      </w:r>
      <w:r w:rsidR="00F05F8B" w:rsidRPr="00813AC9">
        <w:rPr>
          <w:rFonts w:ascii="Times New Roman" w:hAnsi="Times New Roman" w:cs="Times New Roman"/>
          <w:sz w:val="24"/>
          <w:szCs w:val="24"/>
        </w:rPr>
        <w:t xml:space="preserve">cm </w:t>
      </w:r>
      <w:r w:rsidR="00782F17" w:rsidRPr="00813AC9">
        <w:rPr>
          <w:rFonts w:ascii="Times New Roman" w:hAnsi="Times New Roman" w:cs="Times New Roman"/>
          <w:sz w:val="24"/>
          <w:szCs w:val="24"/>
        </w:rPr>
        <w:t xml:space="preserve">(standard deviation, sd = </w:t>
      </w:r>
      <w:r w:rsidR="00AA632C" w:rsidRPr="00813AC9">
        <w:rPr>
          <w:rFonts w:ascii="Times New Roman" w:hAnsi="Times New Roman" w:cs="Times New Roman"/>
          <w:sz w:val="24"/>
          <w:szCs w:val="24"/>
        </w:rPr>
        <w:t>1</w:t>
      </w:r>
      <w:r w:rsidR="00F05F8B" w:rsidRPr="00813AC9">
        <w:rPr>
          <w:rFonts w:ascii="Times New Roman" w:hAnsi="Times New Roman" w:cs="Times New Roman"/>
          <w:sz w:val="24"/>
          <w:szCs w:val="24"/>
        </w:rPr>
        <w:t>0</w:t>
      </w:r>
      <w:r w:rsidR="00121A17" w:rsidRPr="00813AC9">
        <w:rPr>
          <w:rFonts w:ascii="Times New Roman" w:hAnsi="Times New Roman" w:cs="Times New Roman"/>
          <w:sz w:val="24"/>
          <w:szCs w:val="24"/>
        </w:rPr>
        <w:t xml:space="preserve"> </w:t>
      </w:r>
      <w:r w:rsidR="00F05F8B" w:rsidRPr="00813AC9">
        <w:rPr>
          <w:rFonts w:ascii="Times New Roman" w:hAnsi="Times New Roman" w:cs="Times New Roman"/>
          <w:sz w:val="24"/>
          <w:szCs w:val="24"/>
        </w:rPr>
        <w:t>cm</w:t>
      </w:r>
      <w:r w:rsidR="00782F17" w:rsidRPr="00813AC9">
        <w:rPr>
          <w:rFonts w:ascii="Times New Roman" w:hAnsi="Times New Roman" w:cs="Times New Roman"/>
          <w:sz w:val="24"/>
          <w:szCs w:val="24"/>
        </w:rPr>
        <w:t>)</w:t>
      </w:r>
      <w:r w:rsidR="00AF6A99" w:rsidRPr="00813AC9">
        <w:rPr>
          <w:rFonts w:ascii="Times New Roman" w:hAnsi="Times New Roman" w:cs="Times New Roman"/>
          <w:sz w:val="24"/>
          <w:szCs w:val="24"/>
        </w:rPr>
        <w:t xml:space="preserve">, </w:t>
      </w:r>
      <w:r w:rsidR="00521808" w:rsidRPr="00813AC9">
        <w:rPr>
          <w:rFonts w:ascii="Times New Roman" w:hAnsi="Times New Roman" w:cs="Times New Roman"/>
          <w:sz w:val="24"/>
          <w:szCs w:val="24"/>
        </w:rPr>
        <w:t>a mean</w:t>
      </w:r>
      <w:r w:rsidR="00692162" w:rsidRPr="00813AC9">
        <w:rPr>
          <w:rFonts w:ascii="Times New Roman" w:hAnsi="Times New Roman" w:cs="Times New Roman"/>
          <w:sz w:val="24"/>
          <w:szCs w:val="24"/>
        </w:rPr>
        <w:t xml:space="preserve"> blood pressure</w:t>
      </w:r>
      <w:r w:rsidR="0089262C" w:rsidRPr="00813AC9">
        <w:rPr>
          <w:rFonts w:ascii="Times New Roman" w:hAnsi="Times New Roman" w:cs="Times New Roman"/>
          <w:sz w:val="24"/>
          <w:szCs w:val="24"/>
        </w:rPr>
        <w:t xml:space="preserve"> </w:t>
      </w:r>
      <w:r w:rsidR="00521808" w:rsidRPr="00813AC9">
        <w:rPr>
          <w:rFonts w:ascii="Times New Roman" w:hAnsi="Times New Roman" w:cs="Times New Roman"/>
          <w:sz w:val="24"/>
          <w:szCs w:val="24"/>
        </w:rPr>
        <w:t xml:space="preserve">of 130mmHg </w:t>
      </w:r>
      <w:r w:rsidR="0089262C" w:rsidRPr="00813AC9">
        <w:rPr>
          <w:rFonts w:ascii="Times New Roman" w:hAnsi="Times New Roman" w:cs="Times New Roman"/>
          <w:sz w:val="24"/>
          <w:szCs w:val="24"/>
        </w:rPr>
        <w:t xml:space="preserve">(sd = </w:t>
      </w:r>
      <w:r w:rsidR="00D00BEC" w:rsidRPr="00813AC9">
        <w:rPr>
          <w:rFonts w:ascii="Times New Roman" w:hAnsi="Times New Roman" w:cs="Times New Roman"/>
          <w:sz w:val="24"/>
          <w:szCs w:val="24"/>
        </w:rPr>
        <w:t>2</w:t>
      </w:r>
      <w:r w:rsidR="00521808" w:rsidRPr="00813AC9">
        <w:rPr>
          <w:rFonts w:ascii="Times New Roman" w:hAnsi="Times New Roman" w:cs="Times New Roman"/>
          <w:sz w:val="24"/>
          <w:szCs w:val="24"/>
        </w:rPr>
        <w:t>5</w:t>
      </w:r>
      <w:r w:rsidR="00121A17" w:rsidRPr="00813AC9">
        <w:rPr>
          <w:rFonts w:ascii="Times New Roman" w:hAnsi="Times New Roman" w:cs="Times New Roman"/>
          <w:sz w:val="24"/>
          <w:szCs w:val="24"/>
        </w:rPr>
        <w:t xml:space="preserve"> </w:t>
      </w:r>
      <w:r w:rsidR="00521808" w:rsidRPr="00813AC9">
        <w:rPr>
          <w:rFonts w:ascii="Times New Roman" w:hAnsi="Times New Roman" w:cs="Times New Roman"/>
          <w:sz w:val="24"/>
          <w:szCs w:val="24"/>
        </w:rPr>
        <w:t>mmHg</w:t>
      </w:r>
      <w:r w:rsidR="0089262C" w:rsidRPr="00813AC9">
        <w:rPr>
          <w:rFonts w:ascii="Times New Roman" w:hAnsi="Times New Roman" w:cs="Times New Roman"/>
          <w:sz w:val="24"/>
          <w:szCs w:val="24"/>
        </w:rPr>
        <w:t>)</w:t>
      </w:r>
      <w:r w:rsidR="00764CA7" w:rsidRPr="00813AC9">
        <w:rPr>
          <w:rFonts w:ascii="Times New Roman" w:hAnsi="Times New Roman" w:cs="Times New Roman"/>
          <w:sz w:val="24"/>
          <w:szCs w:val="24"/>
        </w:rPr>
        <w:t xml:space="preserve">, </w:t>
      </w:r>
      <w:r w:rsidR="00521808" w:rsidRPr="00813AC9">
        <w:rPr>
          <w:rFonts w:ascii="Times New Roman" w:hAnsi="Times New Roman" w:cs="Times New Roman"/>
          <w:sz w:val="24"/>
          <w:szCs w:val="24"/>
        </w:rPr>
        <w:t>a mean body mass index of 25 kg/m</w:t>
      </w:r>
      <w:r w:rsidR="00521808" w:rsidRPr="00813AC9">
        <w:rPr>
          <w:rFonts w:ascii="Times New Roman" w:hAnsi="Times New Roman" w:cs="Times New Roman"/>
          <w:sz w:val="24"/>
          <w:szCs w:val="24"/>
          <w:vertAlign w:val="superscript"/>
        </w:rPr>
        <w:t>2</w:t>
      </w:r>
      <w:r w:rsidR="00521808" w:rsidRPr="00813AC9">
        <w:rPr>
          <w:rFonts w:ascii="Times New Roman" w:hAnsi="Times New Roman" w:cs="Times New Roman"/>
          <w:sz w:val="24"/>
          <w:szCs w:val="24"/>
        </w:rPr>
        <w:t xml:space="preserve"> (sd = </w:t>
      </w:r>
      <w:r w:rsidR="00121A17" w:rsidRPr="00813AC9">
        <w:rPr>
          <w:rFonts w:ascii="Times New Roman" w:hAnsi="Times New Roman" w:cs="Times New Roman"/>
          <w:sz w:val="24"/>
          <w:szCs w:val="24"/>
        </w:rPr>
        <w:t xml:space="preserve">5 </w:t>
      </w:r>
      <w:r w:rsidR="00521808" w:rsidRPr="00813AC9">
        <w:rPr>
          <w:rFonts w:ascii="Times New Roman" w:hAnsi="Times New Roman" w:cs="Times New Roman"/>
          <w:sz w:val="24"/>
          <w:szCs w:val="24"/>
        </w:rPr>
        <w:t>kg/m</w:t>
      </w:r>
      <w:r w:rsidR="00521808" w:rsidRPr="00813AC9">
        <w:rPr>
          <w:rFonts w:ascii="Times New Roman" w:hAnsi="Times New Roman" w:cs="Times New Roman"/>
          <w:sz w:val="24"/>
          <w:szCs w:val="24"/>
          <w:vertAlign w:val="superscript"/>
        </w:rPr>
        <w:t>2</w:t>
      </w:r>
      <w:r w:rsidR="00521808" w:rsidRPr="00813AC9">
        <w:rPr>
          <w:rFonts w:ascii="Times New Roman" w:hAnsi="Times New Roman" w:cs="Times New Roman"/>
          <w:sz w:val="24"/>
          <w:szCs w:val="24"/>
        </w:rPr>
        <w:t xml:space="preserve">), </w:t>
      </w:r>
      <w:r w:rsidR="00764CA7" w:rsidRPr="00813AC9">
        <w:rPr>
          <w:rFonts w:ascii="Times New Roman" w:hAnsi="Times New Roman" w:cs="Times New Roman"/>
          <w:sz w:val="24"/>
          <w:szCs w:val="24"/>
        </w:rPr>
        <w:t xml:space="preserve">and </w:t>
      </w:r>
      <w:r w:rsidR="001031BD" w:rsidRPr="00813AC9">
        <w:rPr>
          <w:rFonts w:ascii="Times New Roman" w:hAnsi="Times New Roman" w:cs="Times New Roman"/>
          <w:sz w:val="24"/>
          <w:szCs w:val="24"/>
        </w:rPr>
        <w:t>a fasting blood sugar of 108</w:t>
      </w:r>
      <w:r w:rsidR="00B92371" w:rsidRPr="00813AC9">
        <w:rPr>
          <w:rFonts w:ascii="Times New Roman" w:hAnsi="Times New Roman" w:cs="Times New Roman"/>
          <w:sz w:val="24"/>
          <w:szCs w:val="24"/>
        </w:rPr>
        <w:t xml:space="preserve"> </w:t>
      </w:r>
      <w:r w:rsidR="001031BD" w:rsidRPr="00813AC9">
        <w:rPr>
          <w:rFonts w:ascii="Times New Roman" w:hAnsi="Times New Roman" w:cs="Times New Roman"/>
          <w:sz w:val="24"/>
          <w:szCs w:val="24"/>
        </w:rPr>
        <w:t xml:space="preserve">mg/dL </w:t>
      </w:r>
      <w:r w:rsidR="00B92371" w:rsidRPr="00813AC9">
        <w:rPr>
          <w:rFonts w:ascii="Times New Roman" w:hAnsi="Times New Roman" w:cs="Times New Roman"/>
          <w:sz w:val="24"/>
          <w:szCs w:val="24"/>
        </w:rPr>
        <w:t xml:space="preserve">(sd = </w:t>
      </w:r>
      <w:r w:rsidR="001031BD" w:rsidRPr="00813AC9">
        <w:rPr>
          <w:rFonts w:ascii="Times New Roman" w:hAnsi="Times New Roman" w:cs="Times New Roman"/>
          <w:sz w:val="24"/>
          <w:szCs w:val="24"/>
        </w:rPr>
        <w:t>20 mg/dL).</w:t>
      </w:r>
      <w:r w:rsidR="00AF6A99" w:rsidRPr="00813AC9">
        <w:rPr>
          <w:rFonts w:ascii="Times New Roman" w:hAnsi="Times New Roman" w:cs="Times New Roman"/>
          <w:sz w:val="24"/>
          <w:szCs w:val="24"/>
        </w:rPr>
        <w:t xml:space="preserve"> </w:t>
      </w:r>
      <w:r w:rsidR="00F32CD3">
        <w:rPr>
          <w:rFonts w:ascii="Times New Roman" w:hAnsi="Times New Roman" w:cs="Times New Roman"/>
          <w:sz w:val="24"/>
          <w:szCs w:val="24"/>
        </w:rPr>
        <w:t>Table 7.</w:t>
      </w:r>
      <w:r w:rsidR="00692162" w:rsidRPr="00813AC9">
        <w:rPr>
          <w:rFonts w:ascii="Times New Roman" w:hAnsi="Times New Roman" w:cs="Times New Roman"/>
          <w:sz w:val="24"/>
          <w:szCs w:val="24"/>
        </w:rPr>
        <w:t xml:space="preserve">2 shows the correlation among these characteristics as a </w:t>
      </w:r>
      <w:r w:rsidR="00692162" w:rsidRPr="00813AC9">
        <w:rPr>
          <w:rFonts w:ascii="Times New Roman" w:hAnsi="Times New Roman" w:cs="Times New Roman"/>
          <w:i/>
          <w:sz w:val="24"/>
          <w:szCs w:val="24"/>
        </w:rPr>
        <w:t>correlation matrix</w:t>
      </w:r>
      <w:r w:rsidR="00692162" w:rsidRPr="00813AC9">
        <w:rPr>
          <w:rFonts w:ascii="Times New Roman" w:hAnsi="Times New Roman" w:cs="Times New Roman"/>
          <w:sz w:val="24"/>
          <w:szCs w:val="24"/>
        </w:rPr>
        <w:t xml:space="preserve">, which </w:t>
      </w:r>
      <w:r w:rsidR="00403CD1" w:rsidRPr="00813AC9">
        <w:rPr>
          <w:rFonts w:ascii="Times New Roman" w:hAnsi="Times New Roman" w:cs="Times New Roman"/>
          <w:sz w:val="24"/>
          <w:szCs w:val="24"/>
        </w:rPr>
        <w:t>is a set of Pearson correlation coeffici</w:t>
      </w:r>
      <w:r w:rsidR="005B6DCD" w:rsidRPr="00813AC9">
        <w:rPr>
          <w:rFonts w:ascii="Times New Roman" w:hAnsi="Times New Roman" w:cs="Times New Roman"/>
          <w:sz w:val="24"/>
          <w:szCs w:val="24"/>
        </w:rPr>
        <w:t>ents capturing the relationship</w:t>
      </w:r>
      <w:r w:rsidR="009E50A7" w:rsidRPr="00813AC9">
        <w:rPr>
          <w:rFonts w:ascii="Times New Roman" w:hAnsi="Times New Roman" w:cs="Times New Roman"/>
          <w:sz w:val="24"/>
          <w:szCs w:val="24"/>
        </w:rPr>
        <w:t xml:space="preserve"> between each factor and every other factor</w:t>
      </w:r>
      <w:r w:rsidR="00165445" w:rsidRPr="00813AC9">
        <w:rPr>
          <w:rFonts w:ascii="Times New Roman" w:hAnsi="Times New Roman" w:cs="Times New Roman"/>
          <w:sz w:val="24"/>
          <w:szCs w:val="24"/>
        </w:rPr>
        <w:t xml:space="preserve"> (</w:t>
      </w:r>
      <w:r w:rsidR="00416F4D">
        <w:rPr>
          <w:rFonts w:ascii="Times New Roman" w:hAnsi="Times New Roman" w:cs="Times New Roman"/>
          <w:sz w:val="24"/>
          <w:szCs w:val="24"/>
        </w:rPr>
        <w:t>the</w:t>
      </w:r>
      <w:r w:rsidR="00403CD1" w:rsidRPr="00813AC9">
        <w:rPr>
          <w:rFonts w:ascii="Times New Roman" w:hAnsi="Times New Roman" w:cs="Times New Roman"/>
          <w:sz w:val="24"/>
          <w:szCs w:val="24"/>
        </w:rPr>
        <w:t xml:space="preserve"> coefficient is</w:t>
      </w:r>
      <w:r w:rsidR="00165445" w:rsidRPr="00813AC9">
        <w:rPr>
          <w:rFonts w:ascii="Times New Roman" w:hAnsi="Times New Roman" w:cs="Times New Roman"/>
          <w:sz w:val="24"/>
          <w:szCs w:val="24"/>
        </w:rPr>
        <w:t xml:space="preserve"> capturing </w:t>
      </w:r>
      <w:r w:rsidR="00165445" w:rsidRPr="00813AC9">
        <w:rPr>
          <w:rFonts w:ascii="Times New Roman" w:hAnsi="Times New Roman" w:cs="Times New Roman"/>
          <w:sz w:val="24"/>
          <w:szCs w:val="24"/>
        </w:rPr>
        <w:lastRenderedPageBreak/>
        <w:t>how often each set of factors is found commonly with each other set of factors</w:t>
      </w:r>
      <w:r w:rsidR="00961AEC" w:rsidRPr="00813AC9">
        <w:rPr>
          <w:rFonts w:ascii="Times New Roman" w:hAnsi="Times New Roman" w:cs="Times New Roman"/>
          <w:sz w:val="24"/>
          <w:szCs w:val="24"/>
        </w:rPr>
        <w:t>, i.e</w:t>
      </w:r>
      <w:r w:rsidR="00165445" w:rsidRPr="00813AC9">
        <w:rPr>
          <w:rFonts w:ascii="Times New Roman" w:hAnsi="Times New Roman" w:cs="Times New Roman"/>
          <w:sz w:val="24"/>
          <w:szCs w:val="24"/>
        </w:rPr>
        <w:t xml:space="preserve">., higher waist circumferences are positively correlated with having higher blood pressure, which </w:t>
      </w:r>
      <w:r w:rsidR="002E5F07" w:rsidRPr="00813AC9">
        <w:rPr>
          <w:rFonts w:ascii="Times New Roman" w:hAnsi="Times New Roman" w:cs="Times New Roman"/>
          <w:sz w:val="24"/>
          <w:szCs w:val="24"/>
        </w:rPr>
        <w:t>are</w:t>
      </w:r>
      <w:r w:rsidR="00165445" w:rsidRPr="00813AC9">
        <w:rPr>
          <w:rFonts w:ascii="Times New Roman" w:hAnsi="Times New Roman" w:cs="Times New Roman"/>
          <w:sz w:val="24"/>
          <w:szCs w:val="24"/>
        </w:rPr>
        <w:t xml:space="preserve"> positively correlated with having higher body mass index, which </w:t>
      </w:r>
      <w:r w:rsidR="002E5F07" w:rsidRPr="00813AC9">
        <w:rPr>
          <w:rFonts w:ascii="Times New Roman" w:hAnsi="Times New Roman" w:cs="Times New Roman"/>
          <w:sz w:val="24"/>
          <w:szCs w:val="24"/>
        </w:rPr>
        <w:t>are</w:t>
      </w:r>
      <w:r w:rsidR="00165445" w:rsidRPr="00813AC9">
        <w:rPr>
          <w:rFonts w:ascii="Times New Roman" w:hAnsi="Times New Roman" w:cs="Times New Roman"/>
          <w:sz w:val="24"/>
          <w:szCs w:val="24"/>
        </w:rPr>
        <w:t xml:space="preserve"> positively correlated with </w:t>
      </w:r>
      <w:r w:rsidR="002E5F07" w:rsidRPr="00813AC9">
        <w:rPr>
          <w:rFonts w:ascii="Times New Roman" w:hAnsi="Times New Roman" w:cs="Times New Roman"/>
          <w:sz w:val="24"/>
          <w:szCs w:val="24"/>
        </w:rPr>
        <w:t xml:space="preserve">higher </w:t>
      </w:r>
      <w:r w:rsidR="00D23E6C" w:rsidRPr="00813AC9">
        <w:rPr>
          <w:rFonts w:ascii="Times New Roman" w:hAnsi="Times New Roman" w:cs="Times New Roman"/>
          <w:sz w:val="24"/>
          <w:szCs w:val="24"/>
        </w:rPr>
        <w:t>fasting blood sugar</w:t>
      </w:r>
      <w:r w:rsidR="002E5F07" w:rsidRPr="00813AC9">
        <w:rPr>
          <w:rFonts w:ascii="Times New Roman" w:hAnsi="Times New Roman" w:cs="Times New Roman"/>
          <w:sz w:val="24"/>
          <w:szCs w:val="24"/>
        </w:rPr>
        <w:t>s</w:t>
      </w:r>
      <w:r w:rsidR="00165445" w:rsidRPr="00813AC9">
        <w:rPr>
          <w:rFonts w:ascii="Times New Roman" w:hAnsi="Times New Roman" w:cs="Times New Roman"/>
          <w:sz w:val="24"/>
          <w:szCs w:val="24"/>
        </w:rPr>
        <w:t>)</w:t>
      </w:r>
      <w:r w:rsidR="007A50C0" w:rsidRPr="00813AC9">
        <w:rPr>
          <w:rFonts w:ascii="Times New Roman" w:hAnsi="Times New Roman" w:cs="Times New Roman"/>
          <w:sz w:val="24"/>
          <w:szCs w:val="24"/>
        </w:rPr>
        <w:t xml:space="preserve">. </w:t>
      </w:r>
    </w:p>
    <w:p w14:paraId="42D0D6F8" w14:textId="1CAFD42D" w:rsidR="00674A8E" w:rsidRPr="00813AC9" w:rsidRDefault="00674A8E" w:rsidP="0003527D">
      <w:pPr>
        <w:spacing w:after="0" w:line="480" w:lineRule="auto"/>
        <w:ind w:firstLine="720"/>
        <w:jc w:val="center"/>
        <w:rPr>
          <w:rFonts w:ascii="Times New Roman" w:hAnsi="Times New Roman" w:cs="Times New Roman"/>
          <w:sz w:val="24"/>
          <w:szCs w:val="24"/>
        </w:rPr>
      </w:pPr>
      <w:r w:rsidRPr="00813AC9">
        <w:rPr>
          <w:rFonts w:ascii="Times New Roman" w:hAnsi="Times New Roman" w:cs="Times New Roman"/>
          <w:sz w:val="24"/>
          <w:szCs w:val="24"/>
        </w:rPr>
        <w:t xml:space="preserve">[INSERT </w:t>
      </w:r>
      <w:r w:rsidR="00F32CD3">
        <w:rPr>
          <w:rFonts w:ascii="Times New Roman" w:hAnsi="Times New Roman" w:cs="Times New Roman"/>
          <w:sz w:val="24"/>
          <w:szCs w:val="24"/>
        </w:rPr>
        <w:t>TABLE 7.</w:t>
      </w:r>
      <w:r w:rsidRPr="00813AC9">
        <w:rPr>
          <w:rFonts w:ascii="Times New Roman" w:hAnsi="Times New Roman" w:cs="Times New Roman"/>
          <w:sz w:val="24"/>
          <w:szCs w:val="24"/>
        </w:rPr>
        <w:t>2 HERE]</w:t>
      </w:r>
    </w:p>
    <w:p w14:paraId="2EEE78A3" w14:textId="0667006A" w:rsidR="00563A50" w:rsidRPr="00813AC9" w:rsidRDefault="00576ED5"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Pr="00BE6D52">
        <w:rPr>
          <w:rFonts w:ascii="Times New Roman" w:hAnsi="Times New Roman" w:cs="Times New Roman"/>
          <w:sz w:val="24"/>
          <w:szCs w:val="24"/>
        </w:rPr>
        <w:t xml:space="preserve">It’s important to take into account the correlation between factors because our screening survey instruments are trying to capture the highest-risk people, who presumably have </w:t>
      </w:r>
      <w:r w:rsidR="00E1308B" w:rsidRPr="00813AC9">
        <w:rPr>
          <w:rFonts w:ascii="Times New Roman" w:hAnsi="Times New Roman" w:cs="Times New Roman"/>
          <w:sz w:val="24"/>
          <w:szCs w:val="24"/>
        </w:rPr>
        <w:t>two or</w:t>
      </w:r>
      <w:r w:rsidRPr="00813AC9">
        <w:rPr>
          <w:rFonts w:ascii="Times New Roman" w:hAnsi="Times New Roman" w:cs="Times New Roman"/>
          <w:sz w:val="24"/>
          <w:szCs w:val="24"/>
        </w:rPr>
        <w:t xml:space="preserve"> three </w:t>
      </w:r>
      <w:r w:rsidR="00E1308B" w:rsidRPr="00813AC9">
        <w:rPr>
          <w:rFonts w:ascii="Times New Roman" w:hAnsi="Times New Roman" w:cs="Times New Roman"/>
          <w:sz w:val="24"/>
          <w:szCs w:val="24"/>
        </w:rPr>
        <w:t xml:space="preserve">of the </w:t>
      </w:r>
      <w:r w:rsidRPr="00813AC9">
        <w:rPr>
          <w:rFonts w:ascii="Times New Roman" w:hAnsi="Times New Roman" w:cs="Times New Roman"/>
          <w:sz w:val="24"/>
          <w:szCs w:val="24"/>
        </w:rPr>
        <w:t xml:space="preserve">risk factors of high waist circumference, high blood pressure, or high body mass index. </w:t>
      </w:r>
    </w:p>
    <w:p w14:paraId="6B6042A6" w14:textId="18006D98" w:rsidR="00563A50" w:rsidRPr="00813AC9" w:rsidRDefault="00F56C27"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Next, we need to turn on </w:t>
      </w:r>
      <w:r w:rsidRPr="00813AC9">
        <w:rPr>
          <w:rFonts w:ascii="Times New Roman" w:hAnsi="Times New Roman" w:cs="Times New Roman"/>
          <w:i/>
          <w:sz w:val="24"/>
          <w:szCs w:val="24"/>
        </w:rPr>
        <w:t xml:space="preserve">RStudio </w:t>
      </w:r>
      <w:r w:rsidR="006C0821">
        <w:rPr>
          <w:rFonts w:ascii="Times New Roman" w:hAnsi="Times New Roman" w:cs="Times New Roman"/>
          <w:sz w:val="24"/>
          <w:szCs w:val="24"/>
        </w:rPr>
        <w:t xml:space="preserve">(see Chapter 7) </w:t>
      </w:r>
      <w:r w:rsidRPr="00813AC9">
        <w:rPr>
          <w:rFonts w:ascii="Times New Roman" w:hAnsi="Times New Roman" w:cs="Times New Roman"/>
          <w:sz w:val="24"/>
          <w:szCs w:val="24"/>
        </w:rPr>
        <w:t xml:space="preserve">and use </w:t>
      </w:r>
      <w:r w:rsidR="00DD701D" w:rsidRPr="00813AC9">
        <w:rPr>
          <w:rFonts w:ascii="Times New Roman" w:hAnsi="Times New Roman" w:cs="Times New Roman"/>
          <w:sz w:val="24"/>
          <w:szCs w:val="24"/>
        </w:rPr>
        <w:t xml:space="preserve">our two </w:t>
      </w:r>
      <w:r w:rsidRPr="00813AC9">
        <w:rPr>
          <w:rFonts w:ascii="Times New Roman" w:hAnsi="Times New Roman" w:cs="Times New Roman"/>
          <w:sz w:val="24"/>
          <w:szCs w:val="24"/>
        </w:rPr>
        <w:t xml:space="preserve">pieces of information—the </w:t>
      </w:r>
      <w:r w:rsidR="00DD701D" w:rsidRPr="00813AC9">
        <w:rPr>
          <w:rFonts w:ascii="Times New Roman" w:hAnsi="Times New Roman" w:cs="Times New Roman"/>
          <w:sz w:val="24"/>
          <w:szCs w:val="24"/>
        </w:rPr>
        <w:t xml:space="preserve">distribution (mean and standard deviation) </w:t>
      </w:r>
      <w:r w:rsidRPr="00813AC9">
        <w:rPr>
          <w:rFonts w:ascii="Times New Roman" w:hAnsi="Times New Roman" w:cs="Times New Roman"/>
          <w:sz w:val="24"/>
          <w:szCs w:val="24"/>
        </w:rPr>
        <w:t>of each characteristic, and the correlation among characteristics—to construct a simulated refugee population.</w:t>
      </w:r>
    </w:p>
    <w:p w14:paraId="3E7D6BC8" w14:textId="1A56288D" w:rsidR="00170BED" w:rsidRPr="00813AC9" w:rsidRDefault="006F6CE8"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To </w:t>
      </w:r>
      <w:r w:rsidR="00B85110">
        <w:rPr>
          <w:rFonts w:ascii="Times New Roman" w:hAnsi="Times New Roman" w:cs="Times New Roman"/>
          <w:sz w:val="24"/>
          <w:szCs w:val="24"/>
        </w:rPr>
        <w:t>construct our population</w:t>
      </w:r>
      <w:r w:rsidRPr="00813AC9">
        <w:rPr>
          <w:rFonts w:ascii="Times New Roman" w:hAnsi="Times New Roman" w:cs="Times New Roman"/>
          <w:sz w:val="24"/>
          <w:szCs w:val="24"/>
        </w:rPr>
        <w:t xml:space="preserve">, we open a new code window and </w:t>
      </w:r>
      <w:r w:rsidR="004276C0" w:rsidRPr="00813AC9">
        <w:rPr>
          <w:rFonts w:ascii="Times New Roman" w:hAnsi="Times New Roman" w:cs="Times New Roman"/>
          <w:sz w:val="24"/>
          <w:szCs w:val="24"/>
        </w:rPr>
        <w:t xml:space="preserve">insert the input parameters we need to provide this population with the key characteristics for each individual. This example will illustrate the power of </w:t>
      </w:r>
      <w:r w:rsidR="004276C0" w:rsidRPr="00813AC9">
        <w:rPr>
          <w:rFonts w:ascii="Times New Roman" w:hAnsi="Times New Roman" w:cs="Times New Roman"/>
          <w:i/>
          <w:sz w:val="24"/>
          <w:szCs w:val="24"/>
        </w:rPr>
        <w:t>R</w:t>
      </w:r>
      <w:r w:rsidR="004276C0" w:rsidRPr="00813AC9">
        <w:rPr>
          <w:rFonts w:ascii="Times New Roman" w:hAnsi="Times New Roman" w:cs="Times New Roman"/>
          <w:sz w:val="24"/>
          <w:szCs w:val="24"/>
        </w:rPr>
        <w:t xml:space="preserve">: there is no way, to our knowledge, to construct such a microsimulation in Excel. </w:t>
      </w:r>
      <w:r w:rsidR="00631F47" w:rsidRPr="00813AC9">
        <w:rPr>
          <w:rFonts w:ascii="Times New Roman" w:hAnsi="Times New Roman" w:cs="Times New Roman"/>
          <w:sz w:val="24"/>
          <w:szCs w:val="24"/>
        </w:rPr>
        <w:t>The full code for the subsequent microsimulation is also available for download on our textbook website.</w:t>
      </w:r>
    </w:p>
    <w:p w14:paraId="006FC152" w14:textId="233982D3" w:rsidR="00631F47" w:rsidRPr="00813AC9" w:rsidRDefault="00A92FA4"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In our code, first let’s declare the </w:t>
      </w:r>
      <w:r w:rsidR="00FC0478" w:rsidRPr="00813AC9">
        <w:rPr>
          <w:rFonts w:ascii="Times New Roman" w:hAnsi="Times New Roman" w:cs="Times New Roman"/>
          <w:sz w:val="24"/>
          <w:szCs w:val="24"/>
        </w:rPr>
        <w:t>sample size we want to simulate:</w:t>
      </w:r>
    </w:p>
    <w:p w14:paraId="2185C093" w14:textId="321BDAFE" w:rsidR="00FC0478" w:rsidRPr="002046D8" w:rsidRDefault="00FC0478" w:rsidP="0032728B">
      <w:pPr>
        <w:spacing w:after="0" w:line="240" w:lineRule="auto"/>
        <w:rPr>
          <w:rFonts w:ascii="Courier New" w:hAnsi="Courier New" w:cs="Courier New"/>
          <w:sz w:val="21"/>
          <w:szCs w:val="24"/>
        </w:rPr>
      </w:pPr>
      <w:r w:rsidRPr="002046D8">
        <w:rPr>
          <w:rFonts w:ascii="Courier New" w:hAnsi="Courier New" w:cs="Courier New"/>
          <w:sz w:val="21"/>
          <w:szCs w:val="24"/>
        </w:rPr>
        <w:t>n = 5000000</w:t>
      </w:r>
    </w:p>
    <w:p w14:paraId="1E72B87A" w14:textId="1AB66345" w:rsidR="00FC0478" w:rsidRPr="00CB7313" w:rsidRDefault="00FC0478"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Here, variable </w:t>
      </w:r>
      <w:r w:rsidRPr="00813AC9">
        <w:rPr>
          <w:rFonts w:ascii="Times New Roman" w:hAnsi="Times New Roman" w:cs="Times New Roman"/>
          <w:i/>
          <w:sz w:val="24"/>
          <w:szCs w:val="24"/>
        </w:rPr>
        <w:t>n</w:t>
      </w:r>
      <w:r w:rsidRPr="00813AC9">
        <w:rPr>
          <w:rFonts w:ascii="Times New Roman" w:hAnsi="Times New Roman" w:cs="Times New Roman"/>
          <w:sz w:val="24"/>
          <w:szCs w:val="24"/>
        </w:rPr>
        <w:t xml:space="preserve"> is being given a value of</w:t>
      </w:r>
      <w:r w:rsidR="00F6027B" w:rsidRPr="00BE6D52">
        <w:rPr>
          <w:rFonts w:ascii="Times New Roman" w:hAnsi="Times New Roman" w:cs="Times New Roman"/>
          <w:sz w:val="24"/>
          <w:szCs w:val="24"/>
        </w:rPr>
        <w:t xml:space="preserve"> the</w:t>
      </w:r>
      <w:r w:rsidRPr="00CB7313">
        <w:rPr>
          <w:rFonts w:ascii="Times New Roman" w:hAnsi="Times New Roman" w:cs="Times New Roman"/>
          <w:sz w:val="24"/>
          <w:szCs w:val="24"/>
        </w:rPr>
        <w:t xml:space="preserve"> 5 million</w:t>
      </w:r>
      <w:r w:rsidR="007B4D34" w:rsidRPr="00CB7313">
        <w:rPr>
          <w:rFonts w:ascii="Times New Roman" w:hAnsi="Times New Roman" w:cs="Times New Roman"/>
          <w:sz w:val="24"/>
          <w:szCs w:val="24"/>
        </w:rPr>
        <w:t>, the number of</w:t>
      </w:r>
      <w:r w:rsidRPr="00CB7313">
        <w:rPr>
          <w:rFonts w:ascii="Times New Roman" w:hAnsi="Times New Roman" w:cs="Times New Roman"/>
          <w:sz w:val="24"/>
          <w:szCs w:val="24"/>
        </w:rPr>
        <w:t xml:space="preserve"> people we want to simulate.</w:t>
      </w:r>
    </w:p>
    <w:p w14:paraId="6BF1D21F" w14:textId="6D83E17B" w:rsidR="00FC0478" w:rsidRPr="00813AC9" w:rsidRDefault="00FC0478"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Next, </w:t>
      </w:r>
      <w:r w:rsidR="007C3D02" w:rsidRPr="00813AC9">
        <w:rPr>
          <w:rFonts w:ascii="Times New Roman" w:hAnsi="Times New Roman" w:cs="Times New Roman"/>
          <w:sz w:val="24"/>
          <w:szCs w:val="24"/>
        </w:rPr>
        <w:t>we need to input the prevalence</w:t>
      </w:r>
      <w:r w:rsidR="00EC7EBB" w:rsidRPr="00813AC9">
        <w:rPr>
          <w:rFonts w:ascii="Times New Roman" w:hAnsi="Times New Roman" w:cs="Times New Roman"/>
          <w:sz w:val="24"/>
          <w:szCs w:val="24"/>
        </w:rPr>
        <w:t xml:space="preserve"> and standard deviation (uncertainty around the prevalence)</w:t>
      </w:r>
      <w:r w:rsidR="007C3D02" w:rsidRPr="00813AC9">
        <w:rPr>
          <w:rFonts w:ascii="Times New Roman" w:hAnsi="Times New Roman" w:cs="Times New Roman"/>
          <w:sz w:val="24"/>
          <w:szCs w:val="24"/>
        </w:rPr>
        <w:t xml:space="preserve"> of each of the </w:t>
      </w:r>
      <w:r w:rsidR="00813840" w:rsidRPr="00813AC9">
        <w:rPr>
          <w:rFonts w:ascii="Times New Roman" w:hAnsi="Times New Roman" w:cs="Times New Roman"/>
          <w:sz w:val="24"/>
          <w:szCs w:val="24"/>
        </w:rPr>
        <w:t xml:space="preserve">four characteristics we’re </w:t>
      </w:r>
      <w:r w:rsidR="00FC2DBF" w:rsidRPr="00813AC9">
        <w:rPr>
          <w:rFonts w:ascii="Times New Roman" w:hAnsi="Times New Roman" w:cs="Times New Roman"/>
          <w:sz w:val="24"/>
          <w:szCs w:val="24"/>
        </w:rPr>
        <w:t xml:space="preserve">trying to include in our simulation: </w:t>
      </w:r>
      <w:r w:rsidR="006E431F" w:rsidRPr="00813AC9">
        <w:rPr>
          <w:rFonts w:ascii="Times New Roman" w:hAnsi="Times New Roman" w:cs="Times New Roman"/>
          <w:sz w:val="24"/>
          <w:szCs w:val="24"/>
        </w:rPr>
        <w:t xml:space="preserve">high waist circumference, family history, high blood pressure, and </w:t>
      </w:r>
      <w:r w:rsidR="004A7E64" w:rsidRPr="00813AC9">
        <w:rPr>
          <w:rFonts w:ascii="Times New Roman" w:hAnsi="Times New Roman" w:cs="Times New Roman"/>
          <w:sz w:val="24"/>
          <w:szCs w:val="24"/>
        </w:rPr>
        <w:t>fasting blood sugar</w:t>
      </w:r>
      <w:r w:rsidR="006E431F" w:rsidRPr="00813AC9">
        <w:rPr>
          <w:rFonts w:ascii="Times New Roman" w:hAnsi="Times New Roman" w:cs="Times New Roman"/>
          <w:sz w:val="24"/>
          <w:szCs w:val="24"/>
        </w:rPr>
        <w:t>.</w:t>
      </w:r>
      <w:r w:rsidR="0041375A" w:rsidRPr="00813AC9">
        <w:rPr>
          <w:rFonts w:ascii="Times New Roman" w:hAnsi="Times New Roman" w:cs="Times New Roman"/>
          <w:sz w:val="24"/>
          <w:szCs w:val="24"/>
        </w:rPr>
        <w:t xml:space="preserve"> Let’s create a </w:t>
      </w:r>
      <w:r w:rsidR="0041375A" w:rsidRPr="00813AC9">
        <w:rPr>
          <w:rFonts w:ascii="Times New Roman" w:hAnsi="Times New Roman" w:cs="Times New Roman"/>
          <w:sz w:val="24"/>
          <w:szCs w:val="24"/>
        </w:rPr>
        <w:lastRenderedPageBreak/>
        <w:t xml:space="preserve">vector of </w:t>
      </w:r>
      <w:r w:rsidR="00484E28" w:rsidRPr="00813AC9">
        <w:rPr>
          <w:rFonts w:ascii="Times New Roman" w:hAnsi="Times New Roman" w:cs="Times New Roman"/>
          <w:sz w:val="24"/>
          <w:szCs w:val="24"/>
        </w:rPr>
        <w:t xml:space="preserve">prevalence of </w:t>
      </w:r>
      <w:r w:rsidR="0041375A" w:rsidRPr="00813AC9">
        <w:rPr>
          <w:rFonts w:ascii="Times New Roman" w:hAnsi="Times New Roman" w:cs="Times New Roman"/>
          <w:sz w:val="24"/>
          <w:szCs w:val="24"/>
        </w:rPr>
        <w:t>characteristics</w:t>
      </w:r>
      <w:r w:rsidR="00484E28" w:rsidRPr="00813AC9">
        <w:rPr>
          <w:rFonts w:ascii="Times New Roman" w:hAnsi="Times New Roman" w:cs="Times New Roman"/>
          <w:sz w:val="24"/>
          <w:szCs w:val="24"/>
        </w:rPr>
        <w:t xml:space="preserve"> and another vector of standard deviations around those prevalence estimates</w:t>
      </w:r>
      <w:r w:rsidR="0041375A" w:rsidRPr="00813AC9">
        <w:rPr>
          <w:rFonts w:ascii="Times New Roman" w:hAnsi="Times New Roman" w:cs="Times New Roman"/>
          <w:sz w:val="24"/>
          <w:szCs w:val="24"/>
        </w:rPr>
        <w:t>:</w:t>
      </w:r>
    </w:p>
    <w:p w14:paraId="24595BBA" w14:textId="273C8024" w:rsidR="00765D2C" w:rsidRPr="00657D5F" w:rsidRDefault="00765D2C" w:rsidP="0032728B">
      <w:pPr>
        <w:spacing w:after="0" w:line="240" w:lineRule="auto"/>
        <w:rPr>
          <w:rFonts w:ascii="Courier New" w:hAnsi="Courier New" w:cs="Courier New"/>
          <w:sz w:val="21"/>
          <w:szCs w:val="24"/>
        </w:rPr>
      </w:pPr>
      <w:r w:rsidRPr="00657D5F">
        <w:rPr>
          <w:rFonts w:ascii="Courier New" w:hAnsi="Courier New" w:cs="Courier New"/>
          <w:sz w:val="21"/>
          <w:szCs w:val="24"/>
        </w:rPr>
        <w:t>chars=c(7</w:t>
      </w:r>
      <w:r w:rsidR="00AA632C" w:rsidRPr="00657D5F">
        <w:rPr>
          <w:rFonts w:ascii="Courier New" w:hAnsi="Courier New" w:cs="Courier New"/>
          <w:sz w:val="21"/>
          <w:szCs w:val="24"/>
        </w:rPr>
        <w:t>5</w:t>
      </w:r>
      <w:r w:rsidR="001C6DF3" w:rsidRPr="00657D5F">
        <w:rPr>
          <w:rFonts w:ascii="Courier New" w:hAnsi="Courier New" w:cs="Courier New"/>
          <w:sz w:val="21"/>
          <w:szCs w:val="24"/>
        </w:rPr>
        <w:t>, 130, 25, 108</w:t>
      </w:r>
      <w:r w:rsidRPr="00657D5F">
        <w:rPr>
          <w:rFonts w:ascii="Courier New" w:hAnsi="Courier New" w:cs="Courier New"/>
          <w:sz w:val="21"/>
          <w:szCs w:val="24"/>
        </w:rPr>
        <w:t>)</w:t>
      </w:r>
    </w:p>
    <w:p w14:paraId="307B52DA" w14:textId="320728AD" w:rsidR="00765D2C" w:rsidRPr="00657D5F" w:rsidRDefault="00765D2C" w:rsidP="0003527D">
      <w:pPr>
        <w:spacing w:after="0" w:line="480" w:lineRule="auto"/>
        <w:rPr>
          <w:rFonts w:ascii="Courier New" w:hAnsi="Courier New" w:cs="Courier New"/>
          <w:sz w:val="21"/>
          <w:szCs w:val="24"/>
        </w:rPr>
      </w:pPr>
      <w:r w:rsidRPr="00657D5F">
        <w:rPr>
          <w:rFonts w:ascii="Courier New" w:hAnsi="Courier New" w:cs="Courier New"/>
          <w:sz w:val="21"/>
          <w:szCs w:val="24"/>
        </w:rPr>
        <w:t>sds=c(</w:t>
      </w:r>
      <w:r w:rsidR="00AA632C" w:rsidRPr="00657D5F">
        <w:rPr>
          <w:rFonts w:ascii="Courier New" w:hAnsi="Courier New" w:cs="Courier New"/>
          <w:sz w:val="21"/>
          <w:szCs w:val="24"/>
        </w:rPr>
        <w:t>1</w:t>
      </w:r>
      <w:r w:rsidRPr="00657D5F">
        <w:rPr>
          <w:rFonts w:ascii="Courier New" w:hAnsi="Courier New" w:cs="Courier New"/>
          <w:sz w:val="21"/>
          <w:szCs w:val="24"/>
        </w:rPr>
        <w:t xml:space="preserve">0, </w:t>
      </w:r>
      <w:r w:rsidR="00222ABE" w:rsidRPr="00657D5F">
        <w:rPr>
          <w:rFonts w:ascii="Courier New" w:hAnsi="Courier New" w:cs="Courier New"/>
          <w:sz w:val="21"/>
          <w:szCs w:val="24"/>
        </w:rPr>
        <w:t>2</w:t>
      </w:r>
      <w:r w:rsidRPr="00657D5F">
        <w:rPr>
          <w:rFonts w:ascii="Courier New" w:hAnsi="Courier New" w:cs="Courier New"/>
          <w:sz w:val="21"/>
          <w:szCs w:val="24"/>
        </w:rPr>
        <w:t xml:space="preserve">5, </w:t>
      </w:r>
      <w:r w:rsidR="00121A17" w:rsidRPr="00657D5F">
        <w:rPr>
          <w:rFonts w:ascii="Courier New" w:hAnsi="Courier New" w:cs="Courier New"/>
          <w:sz w:val="21"/>
          <w:szCs w:val="24"/>
        </w:rPr>
        <w:t>5</w:t>
      </w:r>
      <w:r w:rsidR="001C6DF3" w:rsidRPr="00657D5F">
        <w:rPr>
          <w:rFonts w:ascii="Courier New" w:hAnsi="Courier New" w:cs="Courier New"/>
          <w:sz w:val="21"/>
          <w:szCs w:val="24"/>
        </w:rPr>
        <w:t>, 20</w:t>
      </w:r>
      <w:r w:rsidRPr="00657D5F">
        <w:rPr>
          <w:rFonts w:ascii="Courier New" w:hAnsi="Courier New" w:cs="Courier New"/>
          <w:sz w:val="21"/>
          <w:szCs w:val="24"/>
        </w:rPr>
        <w:t>)</w:t>
      </w:r>
    </w:p>
    <w:p w14:paraId="0A2FAFCE" w14:textId="0C1B4C3D" w:rsidR="00020495" w:rsidRPr="00CB7313" w:rsidRDefault="00020495"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Here, we have the characteristics in the order stated: waist circumference, blood pressure, </w:t>
      </w:r>
      <w:r w:rsidR="00765D2C" w:rsidRPr="00813AC9">
        <w:rPr>
          <w:rFonts w:ascii="Times New Roman" w:hAnsi="Times New Roman" w:cs="Times New Roman"/>
          <w:sz w:val="24"/>
          <w:szCs w:val="24"/>
        </w:rPr>
        <w:t xml:space="preserve">body mass index, </w:t>
      </w:r>
      <w:r w:rsidRPr="00BE6D52">
        <w:rPr>
          <w:rFonts w:ascii="Times New Roman" w:hAnsi="Times New Roman" w:cs="Times New Roman"/>
          <w:sz w:val="24"/>
          <w:szCs w:val="24"/>
        </w:rPr>
        <w:t xml:space="preserve">and </w:t>
      </w:r>
      <w:r w:rsidR="00BA1CB0" w:rsidRPr="00CB7313">
        <w:rPr>
          <w:rFonts w:ascii="Times New Roman" w:hAnsi="Times New Roman" w:cs="Times New Roman"/>
          <w:sz w:val="24"/>
          <w:szCs w:val="24"/>
        </w:rPr>
        <w:t>blood sugar</w:t>
      </w:r>
      <w:r w:rsidRPr="00CB7313">
        <w:rPr>
          <w:rFonts w:ascii="Times New Roman" w:hAnsi="Times New Roman" w:cs="Times New Roman"/>
          <w:sz w:val="24"/>
          <w:szCs w:val="24"/>
        </w:rPr>
        <w:t>.</w:t>
      </w:r>
    </w:p>
    <w:p w14:paraId="2B9F4914" w14:textId="6F279900" w:rsidR="00020495" w:rsidRPr="0032728B" w:rsidRDefault="00020495" w:rsidP="006047DC">
      <w:pPr>
        <w:spacing w:after="0" w:line="480" w:lineRule="auto"/>
        <w:rPr>
          <w:rFonts w:ascii="Times New Roman" w:hAnsi="Times New Roman" w:cs="Times New Roman"/>
          <w:sz w:val="24"/>
          <w:szCs w:val="24"/>
        </w:rPr>
      </w:pPr>
      <w:r w:rsidRPr="0032728B">
        <w:rPr>
          <w:rFonts w:ascii="Times New Roman" w:hAnsi="Times New Roman" w:cs="Times New Roman"/>
          <w:sz w:val="24"/>
          <w:szCs w:val="24"/>
        </w:rPr>
        <w:tab/>
      </w:r>
      <w:r w:rsidR="00840E01" w:rsidRPr="0032728B">
        <w:rPr>
          <w:rFonts w:ascii="Times New Roman" w:hAnsi="Times New Roman" w:cs="Times New Roman"/>
          <w:sz w:val="24"/>
          <w:szCs w:val="24"/>
        </w:rPr>
        <w:t>Our next step is to insert our correlation matrix:</w:t>
      </w:r>
    </w:p>
    <w:p w14:paraId="0904AAFE" w14:textId="4C500E03" w:rsidR="005529BD" w:rsidRPr="00657D5F" w:rsidRDefault="005529BD" w:rsidP="0032728B">
      <w:pPr>
        <w:spacing w:after="0" w:line="240" w:lineRule="auto"/>
        <w:rPr>
          <w:rFonts w:ascii="Courier New" w:hAnsi="Courier New" w:cs="Courier New"/>
          <w:sz w:val="21"/>
          <w:szCs w:val="24"/>
        </w:rPr>
      </w:pPr>
      <w:r w:rsidRPr="00657D5F">
        <w:rPr>
          <w:rFonts w:ascii="Courier New" w:hAnsi="Courier New" w:cs="Courier New"/>
          <w:sz w:val="21"/>
          <w:szCs w:val="24"/>
        </w:rPr>
        <w:t>cormat = matrix(c( 1.000,0.302, 0.571,  0.776,</w:t>
      </w:r>
    </w:p>
    <w:p w14:paraId="13208860" w14:textId="5E560374" w:rsidR="005529BD" w:rsidRPr="00657D5F" w:rsidRDefault="005529BD">
      <w:pPr>
        <w:spacing w:after="0" w:line="240" w:lineRule="auto"/>
        <w:rPr>
          <w:rFonts w:ascii="Courier New" w:hAnsi="Courier New" w:cs="Courier New"/>
          <w:sz w:val="21"/>
          <w:szCs w:val="24"/>
        </w:rPr>
      </w:pPr>
      <w:r w:rsidRPr="00657D5F">
        <w:rPr>
          <w:rFonts w:ascii="Courier New" w:hAnsi="Courier New" w:cs="Courier New"/>
          <w:sz w:val="21"/>
          <w:szCs w:val="24"/>
        </w:rPr>
        <w:t xml:space="preserve">                   0.302, 1.000, 0.110,  0.587,</w:t>
      </w:r>
    </w:p>
    <w:p w14:paraId="621C83E5" w14:textId="565CB120" w:rsidR="005529BD" w:rsidRPr="00657D5F" w:rsidRDefault="005529BD">
      <w:pPr>
        <w:spacing w:after="0" w:line="240" w:lineRule="auto"/>
        <w:rPr>
          <w:rFonts w:ascii="Courier New" w:hAnsi="Courier New" w:cs="Courier New"/>
          <w:sz w:val="21"/>
          <w:szCs w:val="24"/>
        </w:rPr>
      </w:pPr>
      <w:r w:rsidRPr="00657D5F">
        <w:rPr>
          <w:rFonts w:ascii="Courier New" w:hAnsi="Courier New" w:cs="Courier New"/>
          <w:sz w:val="21"/>
          <w:szCs w:val="24"/>
        </w:rPr>
        <w:t xml:space="preserve">                   0.571, 0.110, 1.000 , 0.002,</w:t>
      </w:r>
    </w:p>
    <w:p w14:paraId="5DD16616" w14:textId="6F319A50" w:rsidR="005729AF" w:rsidRPr="00657D5F" w:rsidRDefault="005529BD">
      <w:pPr>
        <w:spacing w:after="0" w:line="240" w:lineRule="auto"/>
        <w:rPr>
          <w:rFonts w:ascii="Courier New" w:hAnsi="Courier New" w:cs="Courier New"/>
          <w:sz w:val="21"/>
          <w:szCs w:val="24"/>
        </w:rPr>
      </w:pPr>
      <w:r w:rsidRPr="00657D5F">
        <w:rPr>
          <w:rFonts w:ascii="Courier New" w:hAnsi="Courier New" w:cs="Courier New"/>
          <w:sz w:val="21"/>
          <w:szCs w:val="24"/>
        </w:rPr>
        <w:t xml:space="preserve">                   0.776,0.587, 0.002, 1.000),ncol=4,byrow=TRUE)</w:t>
      </w:r>
    </w:p>
    <w:p w14:paraId="24CF5501" w14:textId="77777777" w:rsidR="005529BD" w:rsidRPr="00813AC9" w:rsidRDefault="005529BD">
      <w:pPr>
        <w:spacing w:after="0" w:line="240" w:lineRule="auto"/>
        <w:rPr>
          <w:rFonts w:ascii="Times New Roman" w:hAnsi="Times New Roman" w:cs="Times New Roman"/>
          <w:sz w:val="24"/>
          <w:szCs w:val="24"/>
        </w:rPr>
      </w:pPr>
    </w:p>
    <w:p w14:paraId="3706A070" w14:textId="3CB677AE" w:rsidR="00156ABE" w:rsidRPr="00813AC9" w:rsidRDefault="00156ABE"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F014D9" w:rsidRPr="00813AC9">
        <w:rPr>
          <w:rFonts w:ascii="Times New Roman" w:hAnsi="Times New Roman" w:cs="Times New Roman"/>
          <w:sz w:val="24"/>
          <w:szCs w:val="24"/>
        </w:rPr>
        <w:t xml:space="preserve">Just as described in Chapter 7, we have a </w:t>
      </w:r>
      <w:r w:rsidR="00F014D9" w:rsidRPr="00BE6D52">
        <w:rPr>
          <w:rFonts w:ascii="Times New Roman" w:hAnsi="Times New Roman" w:cs="Times New Roman"/>
          <w:sz w:val="24"/>
          <w:szCs w:val="24"/>
        </w:rPr>
        <w:t>matrix with four columns, read row by row</w:t>
      </w:r>
      <w:r w:rsidR="00B74091" w:rsidRPr="00CB7313">
        <w:rPr>
          <w:rFonts w:ascii="Times New Roman" w:hAnsi="Times New Roman" w:cs="Times New Roman"/>
          <w:sz w:val="24"/>
          <w:szCs w:val="24"/>
        </w:rPr>
        <w:t xml:space="preserve"> from left to right</w:t>
      </w:r>
      <w:r w:rsidR="00F014D9" w:rsidRPr="00813AC9">
        <w:rPr>
          <w:rFonts w:ascii="Times New Roman" w:hAnsi="Times New Roman" w:cs="Times New Roman"/>
          <w:sz w:val="24"/>
          <w:szCs w:val="24"/>
        </w:rPr>
        <w:t xml:space="preserve">. </w:t>
      </w:r>
    </w:p>
    <w:p w14:paraId="449861B1" w14:textId="6C67008A" w:rsidR="00A44020" w:rsidRPr="00813AC9" w:rsidRDefault="00F014D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A74015" w:rsidRPr="00813AC9">
        <w:rPr>
          <w:rFonts w:ascii="Times New Roman" w:hAnsi="Times New Roman" w:cs="Times New Roman"/>
          <w:sz w:val="24"/>
          <w:szCs w:val="24"/>
        </w:rPr>
        <w:t xml:space="preserve">The critical next step is to </w:t>
      </w:r>
      <w:r w:rsidR="000924E6" w:rsidRPr="00813AC9">
        <w:rPr>
          <w:rFonts w:ascii="Times New Roman" w:hAnsi="Times New Roman" w:cs="Times New Roman"/>
          <w:sz w:val="24"/>
          <w:szCs w:val="24"/>
        </w:rPr>
        <w:t>use these two pieces of information—</w:t>
      </w:r>
      <w:r w:rsidR="00453662" w:rsidRPr="00813AC9">
        <w:rPr>
          <w:rFonts w:ascii="Times New Roman" w:hAnsi="Times New Roman" w:cs="Times New Roman"/>
          <w:sz w:val="24"/>
          <w:szCs w:val="24"/>
        </w:rPr>
        <w:t>distribution</w:t>
      </w:r>
      <w:r w:rsidR="000924E6" w:rsidRPr="00813AC9">
        <w:rPr>
          <w:rFonts w:ascii="Times New Roman" w:hAnsi="Times New Roman" w:cs="Times New Roman"/>
          <w:sz w:val="24"/>
          <w:szCs w:val="24"/>
        </w:rPr>
        <w:t xml:space="preserve"> of characteristics and correlation between them—to generate a simulated population. To do this, we need to make use of a key feature of </w:t>
      </w:r>
      <w:r w:rsidR="000924E6" w:rsidRPr="00813AC9">
        <w:rPr>
          <w:rFonts w:ascii="Times New Roman" w:hAnsi="Times New Roman" w:cs="Times New Roman"/>
          <w:i/>
          <w:sz w:val="24"/>
          <w:szCs w:val="24"/>
        </w:rPr>
        <w:t>R</w:t>
      </w:r>
      <w:r w:rsidR="000924E6" w:rsidRPr="00813AC9">
        <w:rPr>
          <w:rFonts w:ascii="Times New Roman" w:hAnsi="Times New Roman" w:cs="Times New Roman"/>
          <w:sz w:val="24"/>
          <w:szCs w:val="24"/>
        </w:rPr>
        <w:t xml:space="preserve">: the ability to install packages that </w:t>
      </w:r>
      <w:r w:rsidR="00A44020" w:rsidRPr="00813AC9">
        <w:rPr>
          <w:rFonts w:ascii="Times New Roman" w:hAnsi="Times New Roman" w:cs="Times New Roman"/>
          <w:sz w:val="24"/>
          <w:szCs w:val="24"/>
        </w:rPr>
        <w:t xml:space="preserve">external users have created, to save us time and do tasks that are not built-in to </w:t>
      </w:r>
      <w:r w:rsidR="00A44020" w:rsidRPr="00813AC9">
        <w:rPr>
          <w:rFonts w:ascii="Times New Roman" w:hAnsi="Times New Roman" w:cs="Times New Roman"/>
          <w:i/>
          <w:sz w:val="24"/>
          <w:szCs w:val="24"/>
        </w:rPr>
        <w:t>R</w:t>
      </w:r>
      <w:r w:rsidR="00A44020" w:rsidRPr="00813AC9">
        <w:rPr>
          <w:rFonts w:ascii="Times New Roman" w:hAnsi="Times New Roman" w:cs="Times New Roman"/>
          <w:sz w:val="24"/>
          <w:szCs w:val="24"/>
        </w:rPr>
        <w:t xml:space="preserve"> by default. Installing packages is like installing apps on a smartphone or adding a turbo drive to a car engine—they help us do new things, and can rapidly expand our capabilities. We’ll install two packages for microsimulation by typing in the following commands:</w:t>
      </w:r>
    </w:p>
    <w:p w14:paraId="7043DC51" w14:textId="77777777" w:rsidR="00E237E9" w:rsidRPr="000D529C" w:rsidRDefault="00E237E9" w:rsidP="0032728B">
      <w:pPr>
        <w:spacing w:after="0" w:line="240" w:lineRule="auto"/>
        <w:rPr>
          <w:rFonts w:ascii="Courier New" w:hAnsi="Courier New" w:cs="Courier New"/>
          <w:sz w:val="21"/>
          <w:szCs w:val="24"/>
        </w:rPr>
      </w:pPr>
      <w:r w:rsidRPr="000D529C">
        <w:rPr>
          <w:rFonts w:ascii="Courier New" w:hAnsi="Courier New" w:cs="Courier New"/>
          <w:sz w:val="21"/>
          <w:szCs w:val="24"/>
        </w:rPr>
        <w:t xml:space="preserve">install.packages('MASS')  </w:t>
      </w:r>
    </w:p>
    <w:p w14:paraId="766809C8" w14:textId="77777777" w:rsidR="00E237E9" w:rsidRPr="000D529C" w:rsidRDefault="00E237E9">
      <w:pPr>
        <w:spacing w:after="0" w:line="240" w:lineRule="auto"/>
        <w:rPr>
          <w:rFonts w:ascii="Courier New" w:hAnsi="Courier New" w:cs="Courier New"/>
          <w:sz w:val="21"/>
          <w:szCs w:val="24"/>
        </w:rPr>
      </w:pPr>
      <w:r w:rsidRPr="000D529C">
        <w:rPr>
          <w:rFonts w:ascii="Courier New" w:hAnsi="Courier New" w:cs="Courier New"/>
          <w:sz w:val="21"/>
          <w:szCs w:val="24"/>
        </w:rPr>
        <w:t xml:space="preserve">install.packages('MBESS')   </w:t>
      </w:r>
    </w:p>
    <w:p w14:paraId="104C2F53" w14:textId="77777777" w:rsidR="00E237E9" w:rsidRPr="000D529C" w:rsidRDefault="00E237E9">
      <w:pPr>
        <w:spacing w:after="0" w:line="240" w:lineRule="auto"/>
        <w:rPr>
          <w:rFonts w:ascii="Courier New" w:hAnsi="Courier New" w:cs="Courier New"/>
          <w:sz w:val="21"/>
          <w:szCs w:val="24"/>
        </w:rPr>
      </w:pPr>
      <w:r w:rsidRPr="000D529C">
        <w:rPr>
          <w:rFonts w:ascii="Courier New" w:hAnsi="Courier New" w:cs="Courier New"/>
          <w:sz w:val="21"/>
          <w:szCs w:val="24"/>
        </w:rPr>
        <w:t xml:space="preserve">library(MASS)  </w:t>
      </w:r>
    </w:p>
    <w:p w14:paraId="625F6DEC" w14:textId="36424665" w:rsidR="00E237E9" w:rsidRPr="000D529C" w:rsidRDefault="00E237E9" w:rsidP="0003527D">
      <w:pPr>
        <w:spacing w:after="0" w:line="480" w:lineRule="auto"/>
        <w:rPr>
          <w:rFonts w:ascii="Courier New" w:hAnsi="Courier New" w:cs="Courier New"/>
          <w:sz w:val="21"/>
          <w:szCs w:val="24"/>
        </w:rPr>
      </w:pPr>
      <w:r w:rsidRPr="000D529C">
        <w:rPr>
          <w:rFonts w:ascii="Courier New" w:hAnsi="Courier New" w:cs="Courier New"/>
          <w:sz w:val="21"/>
          <w:szCs w:val="24"/>
        </w:rPr>
        <w:t xml:space="preserve">library(MBESS)    </w:t>
      </w:r>
    </w:p>
    <w:p w14:paraId="1F5EC784" w14:textId="77777777" w:rsidR="00E237E9" w:rsidRPr="00813AC9" w:rsidRDefault="00E237E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The first two lines (install.packages) only have to be run once; the packages are then installed on your hard drive and don’t need to be run again. The next two lines (library) tell </w:t>
      </w:r>
      <w:r w:rsidRPr="00813AC9">
        <w:rPr>
          <w:rFonts w:ascii="Times New Roman" w:hAnsi="Times New Roman" w:cs="Times New Roman"/>
          <w:i/>
          <w:sz w:val="24"/>
          <w:szCs w:val="24"/>
        </w:rPr>
        <w:t>R</w:t>
      </w:r>
      <w:r w:rsidRPr="00813AC9">
        <w:rPr>
          <w:rFonts w:ascii="Times New Roman" w:hAnsi="Times New Roman" w:cs="Times New Roman"/>
          <w:sz w:val="24"/>
          <w:szCs w:val="24"/>
        </w:rPr>
        <w:t xml:space="preserve"> to activate the packages, just like clicking and starting an app on a smartphone. They need to be run every time we start up the program.</w:t>
      </w:r>
    </w:p>
    <w:p w14:paraId="72211AF4" w14:textId="569F454C" w:rsidR="00E52B28" w:rsidRPr="00813AC9" w:rsidRDefault="00E237E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lastRenderedPageBreak/>
        <w:tab/>
      </w:r>
      <w:r w:rsidR="00C267C1" w:rsidRPr="00813AC9">
        <w:rPr>
          <w:rFonts w:ascii="Times New Roman" w:hAnsi="Times New Roman" w:cs="Times New Roman"/>
          <w:sz w:val="24"/>
          <w:szCs w:val="24"/>
        </w:rPr>
        <w:t xml:space="preserve">Now that the two packages are installed and activated, we can use them. We first want to create a Table similar to </w:t>
      </w:r>
      <w:r w:rsidR="00F32CD3">
        <w:rPr>
          <w:rFonts w:ascii="Times New Roman" w:hAnsi="Times New Roman" w:cs="Times New Roman"/>
          <w:sz w:val="24"/>
          <w:szCs w:val="24"/>
        </w:rPr>
        <w:t>Table 7.</w:t>
      </w:r>
      <w:r w:rsidR="00C267C1" w:rsidRPr="00813AC9">
        <w:rPr>
          <w:rFonts w:ascii="Times New Roman" w:hAnsi="Times New Roman" w:cs="Times New Roman"/>
          <w:sz w:val="24"/>
          <w:szCs w:val="24"/>
        </w:rPr>
        <w:t>1, in which the prevalence rates and correlations between characteristics in the refugee population</w:t>
      </w:r>
      <w:r w:rsidR="00E52B28" w:rsidRPr="00813AC9">
        <w:rPr>
          <w:rFonts w:ascii="Times New Roman" w:hAnsi="Times New Roman" w:cs="Times New Roman"/>
          <w:sz w:val="24"/>
          <w:szCs w:val="24"/>
        </w:rPr>
        <w:t xml:space="preserve"> can be translated into a simulation of people and their unique characteristics.</w:t>
      </w:r>
      <w:r w:rsidR="0050741B" w:rsidRPr="00813AC9">
        <w:rPr>
          <w:rFonts w:ascii="Times New Roman" w:hAnsi="Times New Roman" w:cs="Times New Roman"/>
          <w:sz w:val="24"/>
          <w:szCs w:val="24"/>
        </w:rPr>
        <w:t xml:space="preserve"> We will need to convert the correlation matrix into a </w:t>
      </w:r>
      <w:r w:rsidR="0050741B" w:rsidRPr="00813AC9">
        <w:rPr>
          <w:rFonts w:ascii="Times New Roman" w:hAnsi="Times New Roman" w:cs="Times New Roman"/>
          <w:i/>
          <w:sz w:val="24"/>
          <w:szCs w:val="24"/>
        </w:rPr>
        <w:t>covariance matrix</w:t>
      </w:r>
      <w:r w:rsidR="0050741B" w:rsidRPr="00813AC9">
        <w:rPr>
          <w:rFonts w:ascii="Times New Roman" w:hAnsi="Times New Roman" w:cs="Times New Roman"/>
          <w:sz w:val="24"/>
          <w:szCs w:val="24"/>
        </w:rPr>
        <w:t xml:space="preserve">, which is simply a translation of correlation statistics into a scaled and standardized format; the covariance </w:t>
      </w:r>
      <w:r w:rsidR="00191663">
        <w:rPr>
          <w:rFonts w:ascii="Times New Roman" w:hAnsi="Times New Roman" w:cs="Times New Roman"/>
          <w:sz w:val="24"/>
          <w:szCs w:val="24"/>
        </w:rPr>
        <w:t>reflects</w:t>
      </w:r>
      <w:r w:rsidR="0050741B" w:rsidRPr="00813AC9">
        <w:rPr>
          <w:rFonts w:ascii="Times New Roman" w:hAnsi="Times New Roman" w:cs="Times New Roman"/>
          <w:sz w:val="24"/>
          <w:szCs w:val="24"/>
        </w:rPr>
        <w:t xml:space="preserve"> how much the factors vary together</w:t>
      </w:r>
      <w:r w:rsidR="004D0346" w:rsidRPr="00813AC9">
        <w:rPr>
          <w:rFonts w:ascii="Times New Roman" w:hAnsi="Times New Roman" w:cs="Times New Roman"/>
          <w:sz w:val="24"/>
          <w:szCs w:val="24"/>
        </w:rPr>
        <w:t>, taking into account their standard deviations</w:t>
      </w:r>
      <w:r w:rsidR="0050741B" w:rsidRPr="00813AC9">
        <w:rPr>
          <w:rFonts w:ascii="Times New Roman" w:hAnsi="Times New Roman" w:cs="Times New Roman"/>
          <w:sz w:val="24"/>
          <w:szCs w:val="24"/>
        </w:rPr>
        <w:t xml:space="preserve">, and can be calculated from the correlation matrix </w:t>
      </w:r>
      <w:r w:rsidR="00F905B3">
        <w:rPr>
          <w:rFonts w:ascii="Times New Roman" w:hAnsi="Times New Roman" w:cs="Times New Roman"/>
          <w:sz w:val="24"/>
          <w:szCs w:val="24"/>
        </w:rPr>
        <w:t>using</w:t>
      </w:r>
      <w:r w:rsidR="0050741B" w:rsidRPr="00813AC9">
        <w:rPr>
          <w:rFonts w:ascii="Times New Roman" w:hAnsi="Times New Roman" w:cs="Times New Roman"/>
          <w:sz w:val="24"/>
          <w:szCs w:val="24"/>
        </w:rPr>
        <w:t xml:space="preserve"> the MBESS package in </w:t>
      </w:r>
      <w:r w:rsidR="0050741B" w:rsidRPr="00813AC9">
        <w:rPr>
          <w:rFonts w:ascii="Times New Roman" w:hAnsi="Times New Roman" w:cs="Times New Roman"/>
          <w:i/>
          <w:sz w:val="24"/>
          <w:szCs w:val="24"/>
        </w:rPr>
        <w:t>R</w:t>
      </w:r>
      <w:r w:rsidR="002C0EEF" w:rsidRPr="00813AC9">
        <w:rPr>
          <w:rFonts w:ascii="Times New Roman" w:hAnsi="Times New Roman" w:cs="Times New Roman"/>
          <w:sz w:val="24"/>
          <w:szCs w:val="24"/>
        </w:rPr>
        <w:t>:</w:t>
      </w:r>
      <w:r w:rsidR="0050741B" w:rsidRPr="00813AC9">
        <w:rPr>
          <w:rFonts w:ascii="Times New Roman" w:hAnsi="Times New Roman" w:cs="Times New Roman"/>
          <w:sz w:val="24"/>
          <w:szCs w:val="24"/>
        </w:rPr>
        <w:t xml:space="preserve"> </w:t>
      </w:r>
    </w:p>
    <w:p w14:paraId="0BBA0811" w14:textId="1E8697F1" w:rsidR="002C0EEF" w:rsidRPr="006D218F" w:rsidRDefault="00B94194" w:rsidP="0003527D">
      <w:pPr>
        <w:spacing w:after="0" w:line="480" w:lineRule="auto"/>
        <w:rPr>
          <w:rFonts w:ascii="Courier New" w:hAnsi="Courier New" w:cs="Courier New"/>
          <w:sz w:val="21"/>
          <w:szCs w:val="24"/>
        </w:rPr>
      </w:pPr>
      <w:r>
        <w:rPr>
          <w:rFonts w:ascii="Courier New" w:hAnsi="Courier New" w:cs="Courier New"/>
          <w:sz w:val="21"/>
          <w:szCs w:val="24"/>
        </w:rPr>
        <w:t>sigma</w:t>
      </w:r>
      <w:r w:rsidR="002C0EEF" w:rsidRPr="006D218F">
        <w:rPr>
          <w:rFonts w:ascii="Courier New" w:hAnsi="Courier New" w:cs="Courier New"/>
          <w:sz w:val="21"/>
          <w:szCs w:val="24"/>
        </w:rPr>
        <w:t xml:space="preserve">=cor2cov(cormat,sds)    </w:t>
      </w:r>
    </w:p>
    <w:p w14:paraId="5FCFFFEF" w14:textId="397D52B3" w:rsidR="004D0346" w:rsidRPr="00813AC9" w:rsidRDefault="002C0EE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Here, we use the cor2cov function in the MBESS package to convert the correlation matrix to a covariance matrix.</w:t>
      </w:r>
    </w:p>
    <w:p w14:paraId="68DE76B8" w14:textId="38DC73C2" w:rsidR="002C0EEF" w:rsidRPr="00813AC9" w:rsidRDefault="002C0EEF" w:rsidP="006047DC">
      <w:pPr>
        <w:spacing w:after="0" w:line="480" w:lineRule="auto"/>
        <w:rPr>
          <w:rFonts w:ascii="Times New Roman" w:hAnsi="Times New Roman" w:cs="Times New Roman"/>
          <w:sz w:val="24"/>
          <w:szCs w:val="24"/>
        </w:rPr>
      </w:pPr>
      <w:r w:rsidRPr="0032728B">
        <w:rPr>
          <w:rFonts w:ascii="Times New Roman" w:hAnsi="Times New Roman" w:cs="Times New Roman"/>
          <w:sz w:val="24"/>
          <w:szCs w:val="24"/>
        </w:rPr>
        <w:tab/>
      </w:r>
      <w:r w:rsidR="0015632B" w:rsidRPr="00813AC9">
        <w:rPr>
          <w:rFonts w:ascii="Times New Roman" w:hAnsi="Times New Roman" w:cs="Times New Roman"/>
          <w:sz w:val="24"/>
          <w:szCs w:val="24"/>
        </w:rPr>
        <w:t xml:space="preserve">Next, </w:t>
      </w:r>
      <w:r w:rsidR="00A34179">
        <w:rPr>
          <w:rFonts w:ascii="Times New Roman" w:hAnsi="Times New Roman" w:cs="Times New Roman"/>
          <w:sz w:val="24"/>
          <w:szCs w:val="24"/>
        </w:rPr>
        <w:t>we</w:t>
      </w:r>
      <w:r w:rsidR="0015632B" w:rsidRPr="00813AC9">
        <w:rPr>
          <w:rFonts w:ascii="Times New Roman" w:hAnsi="Times New Roman" w:cs="Times New Roman"/>
          <w:sz w:val="24"/>
          <w:szCs w:val="24"/>
        </w:rPr>
        <w:t xml:space="preserve"> take into account both the prevalence and the covariance matrix to </w:t>
      </w:r>
      <w:r w:rsidR="00A34179">
        <w:rPr>
          <w:rFonts w:ascii="Times New Roman" w:hAnsi="Times New Roman" w:cs="Times New Roman"/>
          <w:sz w:val="24"/>
          <w:szCs w:val="24"/>
        </w:rPr>
        <w:t>simulate a</w:t>
      </w:r>
      <w:r w:rsidR="0015632B" w:rsidRPr="00813AC9">
        <w:rPr>
          <w:rFonts w:ascii="Times New Roman" w:hAnsi="Times New Roman" w:cs="Times New Roman"/>
          <w:sz w:val="24"/>
          <w:szCs w:val="24"/>
        </w:rPr>
        <w:t xml:space="preserve"> population of 5 million people. </w:t>
      </w:r>
      <w:r w:rsidR="00317293" w:rsidRPr="00813AC9">
        <w:rPr>
          <w:rFonts w:ascii="Times New Roman" w:hAnsi="Times New Roman" w:cs="Times New Roman"/>
          <w:sz w:val="24"/>
          <w:szCs w:val="24"/>
        </w:rPr>
        <w:t xml:space="preserve">We </w:t>
      </w:r>
      <w:r w:rsidR="00222ABE" w:rsidRPr="00813AC9">
        <w:rPr>
          <w:rFonts w:ascii="Times New Roman" w:hAnsi="Times New Roman" w:cs="Times New Roman"/>
          <w:sz w:val="24"/>
          <w:szCs w:val="24"/>
        </w:rPr>
        <w:t xml:space="preserve">create a sample of </w:t>
      </w:r>
      <w:r w:rsidR="00C41442" w:rsidRPr="00813AC9">
        <w:rPr>
          <w:rFonts w:ascii="Times New Roman" w:hAnsi="Times New Roman" w:cs="Times New Roman"/>
          <w:sz w:val="24"/>
          <w:szCs w:val="24"/>
        </w:rPr>
        <w:t xml:space="preserve">characteristics that simultaneously matches the distribution of each individual characteristic in the population (its mean and standard deviation) and the correlation between characteristics in the population (the correlation matrix). To do so, we use the MASS package in </w:t>
      </w:r>
      <w:r w:rsidR="00C41442" w:rsidRPr="00813AC9">
        <w:rPr>
          <w:rFonts w:ascii="Times New Roman" w:hAnsi="Times New Roman" w:cs="Times New Roman"/>
          <w:i/>
          <w:sz w:val="24"/>
          <w:szCs w:val="24"/>
        </w:rPr>
        <w:t>R</w:t>
      </w:r>
      <w:r w:rsidR="00C41442" w:rsidRPr="00813AC9">
        <w:rPr>
          <w:rFonts w:ascii="Times New Roman" w:hAnsi="Times New Roman" w:cs="Times New Roman"/>
          <w:sz w:val="24"/>
          <w:szCs w:val="24"/>
        </w:rPr>
        <w:t>:</w:t>
      </w:r>
    </w:p>
    <w:p w14:paraId="0188FD2E" w14:textId="5CF9D99C" w:rsidR="00AF2F9E" w:rsidRPr="00A34179" w:rsidRDefault="00AF2F9E" w:rsidP="0003527D">
      <w:pPr>
        <w:spacing w:after="0" w:line="480" w:lineRule="auto"/>
        <w:rPr>
          <w:rFonts w:ascii="Courier New" w:hAnsi="Courier New" w:cs="Courier New"/>
          <w:sz w:val="21"/>
          <w:szCs w:val="24"/>
        </w:rPr>
      </w:pPr>
      <w:r w:rsidRPr="00A34179">
        <w:rPr>
          <w:rFonts w:ascii="Courier New" w:hAnsi="Courier New" w:cs="Courier New"/>
          <w:sz w:val="21"/>
          <w:szCs w:val="24"/>
        </w:rPr>
        <w:t xml:space="preserve">pop=mvrnorm(n,chars,sigma)              </w:t>
      </w:r>
    </w:p>
    <w:p w14:paraId="7BB2477F" w14:textId="1FF58395" w:rsidR="009C60F1" w:rsidRDefault="00AF2F9E"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A34179">
        <w:rPr>
          <w:rFonts w:ascii="Times New Roman" w:hAnsi="Times New Roman" w:cs="Times New Roman"/>
          <w:sz w:val="24"/>
          <w:szCs w:val="24"/>
        </w:rPr>
        <w:t>W</w:t>
      </w:r>
      <w:r w:rsidRPr="00813AC9">
        <w:rPr>
          <w:rFonts w:ascii="Times New Roman" w:hAnsi="Times New Roman" w:cs="Times New Roman"/>
          <w:sz w:val="24"/>
          <w:szCs w:val="24"/>
        </w:rPr>
        <w:t xml:space="preserve">e </w:t>
      </w:r>
      <w:r w:rsidR="00A34179">
        <w:rPr>
          <w:rFonts w:ascii="Times New Roman" w:hAnsi="Times New Roman" w:cs="Times New Roman"/>
          <w:sz w:val="24"/>
          <w:szCs w:val="24"/>
        </w:rPr>
        <w:t xml:space="preserve">specifically </w:t>
      </w:r>
      <w:r w:rsidR="00184BE9" w:rsidRPr="00813AC9">
        <w:rPr>
          <w:rFonts w:ascii="Times New Roman" w:hAnsi="Times New Roman" w:cs="Times New Roman"/>
          <w:sz w:val="24"/>
          <w:szCs w:val="24"/>
        </w:rPr>
        <w:t xml:space="preserve">create a new matrix </w:t>
      </w:r>
      <w:r w:rsidR="00184BE9" w:rsidRPr="00813AC9">
        <w:rPr>
          <w:rFonts w:ascii="Times New Roman" w:hAnsi="Times New Roman" w:cs="Times New Roman"/>
          <w:i/>
          <w:sz w:val="24"/>
          <w:szCs w:val="24"/>
        </w:rPr>
        <w:t xml:space="preserve">pop </w:t>
      </w:r>
      <w:r w:rsidR="00184BE9" w:rsidRPr="00BE6D52">
        <w:rPr>
          <w:rFonts w:ascii="Times New Roman" w:hAnsi="Times New Roman" w:cs="Times New Roman"/>
          <w:sz w:val="24"/>
          <w:szCs w:val="24"/>
        </w:rPr>
        <w:t xml:space="preserve">using </w:t>
      </w:r>
      <w:r w:rsidRPr="00CB7313">
        <w:rPr>
          <w:rFonts w:ascii="Times New Roman" w:hAnsi="Times New Roman" w:cs="Times New Roman"/>
          <w:sz w:val="24"/>
          <w:szCs w:val="24"/>
        </w:rPr>
        <w:t>the mvrnorm function in the MASS package, which takes the number of samples we want (n = 5 million), the means (</w:t>
      </w:r>
      <w:r w:rsidRPr="00813AC9">
        <w:rPr>
          <w:rFonts w:ascii="Times New Roman" w:hAnsi="Times New Roman" w:cs="Times New Roman"/>
          <w:i/>
          <w:sz w:val="24"/>
          <w:szCs w:val="24"/>
        </w:rPr>
        <w:t>chars</w:t>
      </w:r>
      <w:r w:rsidRPr="00813AC9">
        <w:rPr>
          <w:rFonts w:ascii="Times New Roman" w:hAnsi="Times New Roman" w:cs="Times New Roman"/>
          <w:sz w:val="24"/>
          <w:szCs w:val="24"/>
        </w:rPr>
        <w:t xml:space="preserve"> vector) and the covariance matrix (</w:t>
      </w:r>
      <w:r w:rsidRPr="00813AC9">
        <w:rPr>
          <w:rFonts w:ascii="Times New Roman" w:hAnsi="Times New Roman" w:cs="Times New Roman"/>
          <w:i/>
          <w:sz w:val="24"/>
          <w:szCs w:val="24"/>
        </w:rPr>
        <w:t xml:space="preserve">sigma </w:t>
      </w:r>
      <w:r w:rsidRPr="00813AC9">
        <w:rPr>
          <w:rFonts w:ascii="Times New Roman" w:hAnsi="Times New Roman" w:cs="Times New Roman"/>
          <w:sz w:val="24"/>
          <w:szCs w:val="24"/>
        </w:rPr>
        <w:t xml:space="preserve">matrix), and—after a moment of computation—produces a table of 5 million people and their characteristics that is similar to </w:t>
      </w:r>
      <w:r w:rsidR="00F32CD3">
        <w:rPr>
          <w:rFonts w:ascii="Times New Roman" w:hAnsi="Times New Roman" w:cs="Times New Roman"/>
          <w:sz w:val="24"/>
          <w:szCs w:val="24"/>
        </w:rPr>
        <w:t>Table 7.</w:t>
      </w:r>
      <w:r w:rsidRPr="00813AC9">
        <w:rPr>
          <w:rFonts w:ascii="Times New Roman" w:hAnsi="Times New Roman" w:cs="Times New Roman"/>
          <w:sz w:val="24"/>
          <w:szCs w:val="24"/>
        </w:rPr>
        <w:t xml:space="preserve">1. </w:t>
      </w:r>
      <w:r w:rsidR="00124974">
        <w:rPr>
          <w:rFonts w:ascii="Times New Roman" w:hAnsi="Times New Roman" w:cs="Times New Roman"/>
          <w:sz w:val="24"/>
          <w:szCs w:val="24"/>
        </w:rPr>
        <w:t>The function</w:t>
      </w:r>
      <w:r w:rsidR="006811E2" w:rsidRPr="00813AC9">
        <w:rPr>
          <w:rFonts w:ascii="Times New Roman" w:hAnsi="Times New Roman" w:cs="Times New Roman"/>
          <w:sz w:val="24"/>
          <w:szCs w:val="24"/>
        </w:rPr>
        <w:t xml:space="preserve"> creates a multivariate (many variables) normal distribution of each characteristic to match the distribution and </w:t>
      </w:r>
      <w:r w:rsidR="00127D29" w:rsidRPr="00813AC9">
        <w:rPr>
          <w:rFonts w:ascii="Times New Roman" w:hAnsi="Times New Roman" w:cs="Times New Roman"/>
          <w:sz w:val="24"/>
          <w:szCs w:val="24"/>
        </w:rPr>
        <w:t>covariance</w:t>
      </w:r>
      <w:r w:rsidR="006811E2" w:rsidRPr="00813AC9">
        <w:rPr>
          <w:rFonts w:ascii="Times New Roman" w:hAnsi="Times New Roman" w:cs="Times New Roman"/>
          <w:sz w:val="24"/>
          <w:szCs w:val="24"/>
        </w:rPr>
        <w:t xml:space="preserve"> matrix for the population. </w:t>
      </w:r>
      <w:r w:rsidR="002044DB" w:rsidRPr="00813AC9">
        <w:rPr>
          <w:rFonts w:ascii="Times New Roman" w:hAnsi="Times New Roman" w:cs="Times New Roman"/>
          <w:sz w:val="24"/>
          <w:szCs w:val="24"/>
        </w:rPr>
        <w:t xml:space="preserve">If non-normal or other atypical distributions are called for, the Help function in </w:t>
      </w:r>
      <w:r w:rsidR="002044DB" w:rsidRPr="009C60F1">
        <w:rPr>
          <w:rFonts w:ascii="Times New Roman" w:hAnsi="Times New Roman" w:cs="Times New Roman"/>
          <w:i/>
          <w:sz w:val="24"/>
          <w:szCs w:val="24"/>
        </w:rPr>
        <w:t>RStudio</w:t>
      </w:r>
      <w:r w:rsidR="002044DB" w:rsidRPr="00813AC9">
        <w:rPr>
          <w:rFonts w:ascii="Times New Roman" w:hAnsi="Times New Roman" w:cs="Times New Roman"/>
          <w:sz w:val="24"/>
          <w:szCs w:val="24"/>
        </w:rPr>
        <w:t xml:space="preserve"> provides a guide to sampling from many other types of distributions. </w:t>
      </w:r>
    </w:p>
    <w:p w14:paraId="6F329FF9" w14:textId="20C93BEE" w:rsidR="00C41442" w:rsidRPr="00813AC9" w:rsidRDefault="009C60F1" w:rsidP="009C60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nce we have created our matrix of people</w:t>
      </w:r>
      <w:r w:rsidR="00AF2F9E" w:rsidRPr="00813AC9">
        <w:rPr>
          <w:rFonts w:ascii="Times New Roman" w:hAnsi="Times New Roman" w:cs="Times New Roman"/>
          <w:sz w:val="24"/>
          <w:szCs w:val="24"/>
        </w:rPr>
        <w:t xml:space="preserve">, we </w:t>
      </w:r>
      <w:r>
        <w:rPr>
          <w:rFonts w:ascii="Times New Roman" w:hAnsi="Times New Roman" w:cs="Times New Roman"/>
          <w:sz w:val="24"/>
          <w:szCs w:val="24"/>
        </w:rPr>
        <w:t xml:space="preserve">can take a look at what it looks like. We might not </w:t>
      </w:r>
      <w:r w:rsidR="00AF2F9E" w:rsidRPr="00813AC9">
        <w:rPr>
          <w:rFonts w:ascii="Times New Roman" w:hAnsi="Times New Roman" w:cs="Times New Roman"/>
          <w:sz w:val="24"/>
          <w:szCs w:val="24"/>
        </w:rPr>
        <w:t xml:space="preserve">want to view the whole table at once, since it’s 5 million </w:t>
      </w:r>
      <w:r>
        <w:rPr>
          <w:rFonts w:ascii="Times New Roman" w:hAnsi="Times New Roman" w:cs="Times New Roman"/>
          <w:sz w:val="24"/>
          <w:szCs w:val="24"/>
        </w:rPr>
        <w:t>rows</w:t>
      </w:r>
      <w:r w:rsidR="00AF2F9E" w:rsidRPr="00813AC9">
        <w:rPr>
          <w:rFonts w:ascii="Times New Roman" w:hAnsi="Times New Roman" w:cs="Times New Roman"/>
          <w:sz w:val="24"/>
          <w:szCs w:val="24"/>
        </w:rPr>
        <w:t xml:space="preserve"> long</w:t>
      </w:r>
      <w:r>
        <w:rPr>
          <w:rFonts w:ascii="Times New Roman" w:hAnsi="Times New Roman" w:cs="Times New Roman"/>
          <w:sz w:val="24"/>
          <w:szCs w:val="24"/>
        </w:rPr>
        <w:t xml:space="preserve"> for the 5 million people we have simulated</w:t>
      </w:r>
      <w:r w:rsidR="00AF2F9E" w:rsidRPr="00813AC9">
        <w:rPr>
          <w:rFonts w:ascii="Times New Roman" w:hAnsi="Times New Roman" w:cs="Times New Roman"/>
          <w:sz w:val="24"/>
          <w:szCs w:val="24"/>
        </w:rPr>
        <w:t xml:space="preserve">. We can see the first 10 rows by using the </w:t>
      </w:r>
      <w:r w:rsidR="00AF2F9E" w:rsidRPr="00813AC9">
        <w:rPr>
          <w:rFonts w:ascii="Times New Roman" w:hAnsi="Times New Roman" w:cs="Times New Roman"/>
          <w:i/>
          <w:sz w:val="24"/>
          <w:szCs w:val="24"/>
        </w:rPr>
        <w:t>R</w:t>
      </w:r>
      <w:r w:rsidR="00AF2F9E" w:rsidRPr="00813AC9">
        <w:rPr>
          <w:rFonts w:ascii="Times New Roman" w:hAnsi="Times New Roman" w:cs="Times New Roman"/>
          <w:sz w:val="24"/>
          <w:szCs w:val="24"/>
        </w:rPr>
        <w:t xml:space="preserve"> command head:</w:t>
      </w:r>
    </w:p>
    <w:p w14:paraId="5FA7B513" w14:textId="77777777" w:rsidR="00EA1450" w:rsidRPr="009C60F1" w:rsidRDefault="00EA1450" w:rsidP="0032728B">
      <w:pPr>
        <w:spacing w:after="0" w:line="240" w:lineRule="auto"/>
        <w:rPr>
          <w:rFonts w:ascii="Courier New" w:hAnsi="Courier New" w:cs="Courier New"/>
          <w:sz w:val="21"/>
          <w:szCs w:val="24"/>
        </w:rPr>
      </w:pPr>
      <w:r w:rsidRPr="009C60F1">
        <w:rPr>
          <w:rFonts w:ascii="Courier New" w:hAnsi="Courier New" w:cs="Courier New"/>
          <w:sz w:val="21"/>
          <w:szCs w:val="24"/>
        </w:rPr>
        <w:t>&gt; head(pop, 10)</w:t>
      </w:r>
    </w:p>
    <w:p w14:paraId="3FDA9469"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1]     [,2]     [,3]      [,4]</w:t>
      </w:r>
    </w:p>
    <w:p w14:paraId="3F7C594F"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1,] 71.94014 114.0875 26.52497  92.55315</w:t>
      </w:r>
    </w:p>
    <w:p w14:paraId="207B0B63"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2,] 64.61419 121.3492 18.49197 100.20444</w:t>
      </w:r>
    </w:p>
    <w:p w14:paraId="2B7086B8"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3,] 74.93484 163.1153 26.97546 110.30267</w:t>
      </w:r>
    </w:p>
    <w:p w14:paraId="16ED0BB3"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4,] 81.88704 145.4949 30.98941 112.00721</w:t>
      </w:r>
    </w:p>
    <w:p w14:paraId="1EE6971D"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5,] 87.48825 146.8071 21.51043 146.29444</w:t>
      </w:r>
    </w:p>
    <w:p w14:paraId="0F3FF926"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6,] 82.96516 144.4435 33.76540 106.99635</w:t>
      </w:r>
    </w:p>
    <w:p w14:paraId="2445D078"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7,] 70.59627 131.9912 25.55418  97.47015</w:t>
      </w:r>
    </w:p>
    <w:p w14:paraId="255B3EC6"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8,] 71.65715 118.3817 20.14378 109.57800</w:t>
      </w:r>
    </w:p>
    <w:p w14:paraId="3883E7BB" w14:textId="77777777" w:rsidR="00EA1450" w:rsidRPr="009C60F1" w:rsidRDefault="00EA1450">
      <w:pPr>
        <w:spacing w:after="0" w:line="240" w:lineRule="auto"/>
        <w:rPr>
          <w:rFonts w:ascii="Courier New" w:hAnsi="Courier New" w:cs="Courier New"/>
          <w:sz w:val="21"/>
          <w:szCs w:val="24"/>
        </w:rPr>
      </w:pPr>
      <w:r w:rsidRPr="009C60F1">
        <w:rPr>
          <w:rFonts w:ascii="Courier New" w:hAnsi="Courier New" w:cs="Courier New"/>
          <w:sz w:val="21"/>
          <w:szCs w:val="24"/>
        </w:rPr>
        <w:t xml:space="preserve"> [9,] 90.48061 143.9922 30.41948 128.85458</w:t>
      </w:r>
    </w:p>
    <w:p w14:paraId="20E04625" w14:textId="27935208" w:rsidR="00EA1450" w:rsidRPr="009C60F1" w:rsidRDefault="00EA1450" w:rsidP="006047DC">
      <w:pPr>
        <w:spacing w:after="0" w:line="480" w:lineRule="auto"/>
        <w:rPr>
          <w:rFonts w:ascii="Courier New" w:hAnsi="Courier New" w:cs="Courier New"/>
          <w:sz w:val="21"/>
          <w:szCs w:val="24"/>
        </w:rPr>
      </w:pPr>
      <w:r w:rsidRPr="009C60F1">
        <w:rPr>
          <w:rFonts w:ascii="Courier New" w:hAnsi="Courier New" w:cs="Courier New"/>
          <w:sz w:val="21"/>
          <w:szCs w:val="24"/>
        </w:rPr>
        <w:t>[10,] 85.66734 165.6580 34.77085 115.84608</w:t>
      </w:r>
    </w:p>
    <w:p w14:paraId="43CA2B22" w14:textId="51A43430" w:rsidR="0021131B" w:rsidRPr="00813AC9" w:rsidRDefault="0021131B"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We see that in column 1, we have a series of waist circumference values; in column 2, we have a series of blood pressure values; in column 3 we have a series of body mass indices, and in column 4 we have </w:t>
      </w:r>
      <w:r w:rsidR="00EA1450" w:rsidRPr="00813AC9">
        <w:rPr>
          <w:rFonts w:ascii="Times New Roman" w:hAnsi="Times New Roman" w:cs="Times New Roman"/>
          <w:sz w:val="24"/>
          <w:szCs w:val="24"/>
        </w:rPr>
        <w:t>fasting blood sugar values</w:t>
      </w:r>
      <w:r w:rsidRPr="00813AC9">
        <w:rPr>
          <w:rFonts w:ascii="Times New Roman" w:hAnsi="Times New Roman" w:cs="Times New Roman"/>
          <w:sz w:val="24"/>
          <w:szCs w:val="24"/>
        </w:rPr>
        <w:t xml:space="preserve">. </w:t>
      </w:r>
    </w:p>
    <w:p w14:paraId="1C0C3A69" w14:textId="44E8221F" w:rsidR="008F0ECF" w:rsidRPr="00813AC9" w:rsidRDefault="0021131B"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8F0ECF" w:rsidRPr="00813AC9">
        <w:rPr>
          <w:rFonts w:ascii="Times New Roman" w:hAnsi="Times New Roman" w:cs="Times New Roman"/>
          <w:sz w:val="24"/>
          <w:szCs w:val="24"/>
        </w:rPr>
        <w:t xml:space="preserve">Of course, because we’re doing a simulation with random numbers, the exact numbers will change from simulation to simulation. But what we hope to </w:t>
      </w:r>
      <w:r w:rsidR="004D54BE">
        <w:rPr>
          <w:rFonts w:ascii="Times New Roman" w:hAnsi="Times New Roman" w:cs="Times New Roman"/>
          <w:sz w:val="24"/>
          <w:szCs w:val="24"/>
        </w:rPr>
        <w:t>achieve</w:t>
      </w:r>
      <w:r w:rsidR="008F0ECF" w:rsidRPr="00813AC9">
        <w:rPr>
          <w:rFonts w:ascii="Times New Roman" w:hAnsi="Times New Roman" w:cs="Times New Roman"/>
          <w:sz w:val="24"/>
          <w:szCs w:val="24"/>
        </w:rPr>
        <w:t xml:space="preserve"> is </w:t>
      </w:r>
      <w:r w:rsidR="004D54BE">
        <w:rPr>
          <w:rFonts w:ascii="Times New Roman" w:hAnsi="Times New Roman" w:cs="Times New Roman"/>
          <w:sz w:val="24"/>
          <w:szCs w:val="24"/>
        </w:rPr>
        <w:t xml:space="preserve">to </w:t>
      </w:r>
      <w:r w:rsidR="008F0ECF" w:rsidRPr="00813AC9">
        <w:rPr>
          <w:rFonts w:ascii="Times New Roman" w:hAnsi="Times New Roman" w:cs="Times New Roman"/>
          <w:sz w:val="24"/>
          <w:szCs w:val="24"/>
        </w:rPr>
        <w:t>fairly compare our screening instruments in a simulated large</w:t>
      </w:r>
      <w:r w:rsidR="00E056C6">
        <w:rPr>
          <w:rFonts w:ascii="Times New Roman" w:hAnsi="Times New Roman" w:cs="Times New Roman"/>
          <w:sz w:val="24"/>
          <w:szCs w:val="24"/>
        </w:rPr>
        <w:t xml:space="preserve"> population</w:t>
      </w:r>
      <w:r w:rsidR="008F0ECF" w:rsidRPr="00813AC9">
        <w:rPr>
          <w:rFonts w:ascii="Times New Roman" w:hAnsi="Times New Roman" w:cs="Times New Roman"/>
          <w:sz w:val="24"/>
          <w:szCs w:val="24"/>
        </w:rPr>
        <w:t>, such that on average we will get the right means and distributions and correlations as the real population</w:t>
      </w:r>
      <w:r w:rsidR="00DE3AAA" w:rsidRPr="00813AC9">
        <w:rPr>
          <w:rFonts w:ascii="Times New Roman" w:hAnsi="Times New Roman" w:cs="Times New Roman"/>
          <w:sz w:val="24"/>
          <w:szCs w:val="24"/>
        </w:rPr>
        <w:t xml:space="preserve"> (per the Central Limit Theorem of statistics)</w:t>
      </w:r>
      <w:r w:rsidR="008F0ECF" w:rsidRPr="00813AC9">
        <w:rPr>
          <w:rFonts w:ascii="Times New Roman" w:hAnsi="Times New Roman" w:cs="Times New Roman"/>
          <w:sz w:val="24"/>
          <w:szCs w:val="24"/>
        </w:rPr>
        <w:t>. By simulating a large population, we can hope to identify how certain or uncertain we are about the comparison between the three screening instruments. We can even perform the whole simulation multiple times (as we did in Chapter 7), to capture variations in our outcome based on uncertainty in our input parameter values.</w:t>
      </w:r>
    </w:p>
    <w:p w14:paraId="3B8EEE14" w14:textId="325AD298" w:rsidR="0021131B" w:rsidRPr="00813AC9" w:rsidRDefault="006811E2"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How do we know that our simulation </w:t>
      </w:r>
      <w:r w:rsidR="00821B59" w:rsidRPr="00813AC9">
        <w:rPr>
          <w:rFonts w:ascii="Times New Roman" w:hAnsi="Times New Roman" w:cs="Times New Roman"/>
          <w:sz w:val="24"/>
          <w:szCs w:val="24"/>
        </w:rPr>
        <w:t xml:space="preserve">has correctly captured the distribution of characteristics in our population and the correlation between characteristics? </w:t>
      </w:r>
      <w:r w:rsidR="00B22F1C" w:rsidRPr="00813AC9">
        <w:rPr>
          <w:rFonts w:ascii="Times New Roman" w:hAnsi="Times New Roman" w:cs="Times New Roman"/>
          <w:sz w:val="24"/>
          <w:szCs w:val="24"/>
        </w:rPr>
        <w:t xml:space="preserve">We can use a few commands to ensure that our simulation has matched </w:t>
      </w:r>
      <w:r w:rsidR="00B409B2" w:rsidRPr="00813AC9">
        <w:rPr>
          <w:rFonts w:ascii="Times New Roman" w:hAnsi="Times New Roman" w:cs="Times New Roman"/>
          <w:sz w:val="24"/>
          <w:szCs w:val="24"/>
        </w:rPr>
        <w:t>our</w:t>
      </w:r>
      <w:r w:rsidR="00B22F1C" w:rsidRPr="00813AC9">
        <w:rPr>
          <w:rFonts w:ascii="Times New Roman" w:hAnsi="Times New Roman" w:cs="Times New Roman"/>
          <w:sz w:val="24"/>
          <w:szCs w:val="24"/>
        </w:rPr>
        <w:t xml:space="preserve"> two key pieces of information:</w:t>
      </w:r>
    </w:p>
    <w:p w14:paraId="140FB152" w14:textId="77777777" w:rsidR="00B42BB8" w:rsidRPr="00415CA7" w:rsidRDefault="00B42BB8" w:rsidP="0032728B">
      <w:pPr>
        <w:spacing w:after="0" w:line="240" w:lineRule="auto"/>
        <w:rPr>
          <w:rFonts w:ascii="Courier New" w:hAnsi="Courier New" w:cs="Courier New"/>
          <w:sz w:val="21"/>
          <w:szCs w:val="24"/>
        </w:rPr>
      </w:pPr>
      <w:r w:rsidRPr="00415CA7">
        <w:rPr>
          <w:rFonts w:ascii="Courier New" w:hAnsi="Courier New" w:cs="Courier New"/>
          <w:sz w:val="21"/>
          <w:szCs w:val="24"/>
        </w:rPr>
        <w:t>install.packages('matrixStats')</w:t>
      </w:r>
    </w:p>
    <w:p w14:paraId="39124A91" w14:textId="77777777" w:rsidR="00B42BB8" w:rsidRPr="00415CA7" w:rsidRDefault="00B42BB8">
      <w:pPr>
        <w:spacing w:after="0" w:line="240" w:lineRule="auto"/>
        <w:rPr>
          <w:rFonts w:ascii="Courier New" w:hAnsi="Courier New" w:cs="Courier New"/>
          <w:sz w:val="21"/>
          <w:szCs w:val="24"/>
        </w:rPr>
      </w:pPr>
      <w:r w:rsidRPr="00415CA7">
        <w:rPr>
          <w:rFonts w:ascii="Courier New" w:hAnsi="Courier New" w:cs="Courier New"/>
          <w:sz w:val="21"/>
          <w:szCs w:val="24"/>
        </w:rPr>
        <w:t>library(matrixStats)</w:t>
      </w:r>
    </w:p>
    <w:p w14:paraId="0DC363DC" w14:textId="77777777" w:rsidR="00B42BB8" w:rsidRPr="00415CA7" w:rsidRDefault="00B42BB8">
      <w:pPr>
        <w:spacing w:after="0" w:line="240" w:lineRule="auto"/>
        <w:rPr>
          <w:rFonts w:ascii="Courier New" w:hAnsi="Courier New" w:cs="Courier New"/>
          <w:sz w:val="21"/>
          <w:szCs w:val="24"/>
        </w:rPr>
      </w:pPr>
      <w:r w:rsidRPr="00415CA7">
        <w:rPr>
          <w:rFonts w:ascii="Courier New" w:hAnsi="Courier New" w:cs="Courier New"/>
          <w:sz w:val="21"/>
          <w:szCs w:val="24"/>
        </w:rPr>
        <w:lastRenderedPageBreak/>
        <w:t>colMeans(pop)</w:t>
      </w:r>
    </w:p>
    <w:p w14:paraId="7C810A4D" w14:textId="30CB0FBE" w:rsidR="00B22F1C" w:rsidRPr="00415CA7" w:rsidRDefault="00B42BB8">
      <w:pPr>
        <w:spacing w:after="0" w:line="240" w:lineRule="auto"/>
        <w:rPr>
          <w:rFonts w:ascii="Courier New" w:hAnsi="Courier New" w:cs="Courier New"/>
          <w:sz w:val="21"/>
          <w:szCs w:val="24"/>
        </w:rPr>
      </w:pPr>
      <w:r w:rsidRPr="00415CA7">
        <w:rPr>
          <w:rFonts w:ascii="Courier New" w:hAnsi="Courier New" w:cs="Courier New"/>
          <w:sz w:val="21"/>
          <w:szCs w:val="24"/>
        </w:rPr>
        <w:t>colSds(pop)</w:t>
      </w:r>
    </w:p>
    <w:p w14:paraId="7927A9B0" w14:textId="4C9A89A7" w:rsidR="00B42BB8" w:rsidRPr="00415CA7" w:rsidRDefault="00B42BB8">
      <w:pPr>
        <w:spacing w:after="0" w:line="240" w:lineRule="auto"/>
        <w:rPr>
          <w:rFonts w:ascii="Courier New" w:hAnsi="Courier New" w:cs="Courier New"/>
          <w:sz w:val="21"/>
          <w:szCs w:val="24"/>
        </w:rPr>
      </w:pPr>
      <w:r w:rsidRPr="00415CA7">
        <w:rPr>
          <w:rFonts w:ascii="Courier New" w:hAnsi="Courier New" w:cs="Courier New"/>
          <w:sz w:val="21"/>
          <w:szCs w:val="24"/>
        </w:rPr>
        <w:t>cor(pop)</w:t>
      </w:r>
    </w:p>
    <w:p w14:paraId="59784AC6" w14:textId="77777777" w:rsidR="00415CA7" w:rsidRDefault="00415CA7" w:rsidP="006047DC">
      <w:pPr>
        <w:spacing w:after="0" w:line="480" w:lineRule="auto"/>
        <w:rPr>
          <w:rFonts w:ascii="Times New Roman" w:hAnsi="Times New Roman" w:cs="Times New Roman"/>
          <w:sz w:val="24"/>
          <w:szCs w:val="24"/>
        </w:rPr>
      </w:pPr>
    </w:p>
    <w:p w14:paraId="5397294F" w14:textId="672BD026" w:rsidR="00F069D9" w:rsidRPr="00813AC9" w:rsidRDefault="007257E6"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Here, we installed a package called </w:t>
      </w:r>
      <w:r w:rsidRPr="00813AC9">
        <w:rPr>
          <w:rFonts w:ascii="Times New Roman" w:hAnsi="Times New Roman" w:cs="Times New Roman"/>
          <w:i/>
          <w:sz w:val="24"/>
          <w:szCs w:val="24"/>
        </w:rPr>
        <w:t>matrixStats</w:t>
      </w:r>
      <w:r w:rsidRPr="00BE6D52">
        <w:rPr>
          <w:rFonts w:ascii="Times New Roman" w:hAnsi="Times New Roman" w:cs="Times New Roman"/>
          <w:sz w:val="24"/>
          <w:szCs w:val="24"/>
        </w:rPr>
        <w:t xml:space="preserve">, which allows us to quickly calculate statistics on matrices. We then activated the package using the library command, and then checked that the means, standard deviations, and correlation matrix of our resulting matrix </w:t>
      </w:r>
      <w:r w:rsidRPr="0032728B">
        <w:rPr>
          <w:rFonts w:ascii="Times New Roman" w:hAnsi="Times New Roman" w:cs="Times New Roman"/>
          <w:i/>
          <w:sz w:val="24"/>
          <w:szCs w:val="24"/>
        </w:rPr>
        <w:t>pop</w:t>
      </w:r>
      <w:r w:rsidR="00F069D9" w:rsidRPr="00813AC9">
        <w:rPr>
          <w:rFonts w:ascii="Times New Roman" w:hAnsi="Times New Roman" w:cs="Times New Roman"/>
          <w:sz w:val="24"/>
          <w:szCs w:val="24"/>
        </w:rPr>
        <w:t xml:space="preserve"> corresponded well to our input data.</w:t>
      </w:r>
      <w:r w:rsidR="001E4530" w:rsidRPr="00813AC9">
        <w:rPr>
          <w:rFonts w:ascii="Times New Roman" w:hAnsi="Times New Roman" w:cs="Times New Roman"/>
          <w:sz w:val="24"/>
          <w:szCs w:val="24"/>
        </w:rPr>
        <w:t xml:space="preserve"> The colMeans command takes the means of each column of the matrix, the colSds command takes the standard deviations of each column, and the cor command gives us the correlation matrix.</w:t>
      </w:r>
    </w:p>
    <w:p w14:paraId="76D1F456" w14:textId="653FE3C7" w:rsidR="00432F36" w:rsidRPr="00813AC9" w:rsidRDefault="00064B9A"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We can even plot the values of characteristics and visualize their correlation:</w:t>
      </w:r>
    </w:p>
    <w:p w14:paraId="15727B7A" w14:textId="77777777" w:rsidR="00064B9A" w:rsidRPr="005B020A" w:rsidRDefault="00064B9A" w:rsidP="0003527D">
      <w:pPr>
        <w:spacing w:after="0" w:line="480" w:lineRule="auto"/>
        <w:rPr>
          <w:rFonts w:ascii="Courier New" w:hAnsi="Courier New" w:cs="Courier New"/>
          <w:sz w:val="21"/>
          <w:szCs w:val="24"/>
        </w:rPr>
      </w:pPr>
      <w:r w:rsidRPr="005B020A">
        <w:rPr>
          <w:rFonts w:ascii="Courier New" w:hAnsi="Courier New" w:cs="Courier New"/>
          <w:sz w:val="21"/>
          <w:szCs w:val="24"/>
        </w:rPr>
        <w:t>pairs(~pop[1:1000,1]+pop[1:1000,2]+pop[1:1000,3]+pop[1:1000,4])</w:t>
      </w:r>
    </w:p>
    <w:p w14:paraId="56BD7C2F" w14:textId="58AC3F16" w:rsidR="00064B9A" w:rsidRPr="00813AC9" w:rsidRDefault="00064B9A" w:rsidP="005D5358">
      <w:pPr>
        <w:spacing w:after="0" w:line="480" w:lineRule="auto"/>
        <w:ind w:firstLine="720"/>
        <w:rPr>
          <w:rFonts w:ascii="Times New Roman" w:hAnsi="Times New Roman" w:cs="Times New Roman"/>
          <w:sz w:val="24"/>
          <w:szCs w:val="24"/>
        </w:rPr>
      </w:pPr>
      <w:r w:rsidRPr="0032728B">
        <w:rPr>
          <w:rFonts w:ascii="Times New Roman" w:hAnsi="Times New Roman" w:cs="Times New Roman"/>
          <w:sz w:val="24"/>
          <w:szCs w:val="24"/>
        </w:rPr>
        <w:t xml:space="preserve">Whenever calling elements of a matrix in </w:t>
      </w:r>
      <w:r w:rsidRPr="0032728B">
        <w:rPr>
          <w:rFonts w:ascii="Times New Roman" w:hAnsi="Times New Roman" w:cs="Times New Roman"/>
          <w:i/>
          <w:sz w:val="24"/>
          <w:szCs w:val="24"/>
        </w:rPr>
        <w:t>R</w:t>
      </w:r>
      <w:r w:rsidRPr="0032728B">
        <w:rPr>
          <w:rFonts w:ascii="Times New Roman" w:hAnsi="Times New Roman" w:cs="Times New Roman"/>
          <w:sz w:val="24"/>
          <w:szCs w:val="24"/>
        </w:rPr>
        <w:t xml:space="preserve">, square brackets tell </w:t>
      </w:r>
      <w:r w:rsidRPr="0032728B">
        <w:rPr>
          <w:rFonts w:ascii="Times New Roman" w:hAnsi="Times New Roman" w:cs="Times New Roman"/>
          <w:i/>
          <w:sz w:val="24"/>
          <w:szCs w:val="24"/>
        </w:rPr>
        <w:t>R</w:t>
      </w:r>
      <w:r w:rsidRPr="0032728B">
        <w:rPr>
          <w:rFonts w:ascii="Times New Roman" w:hAnsi="Times New Roman" w:cs="Times New Roman"/>
          <w:sz w:val="24"/>
          <w:szCs w:val="24"/>
        </w:rPr>
        <w:t xml:space="preserve"> which row and which column to refer to; so [1,2] means row 1, column 2, while [2,] means row 2, all columns, and [,3] means all rows for column 3. Hence, in the above command, we’ve asked </w:t>
      </w:r>
      <w:r w:rsidRPr="00813AC9">
        <w:rPr>
          <w:rFonts w:ascii="Times New Roman" w:hAnsi="Times New Roman" w:cs="Times New Roman"/>
          <w:i/>
          <w:sz w:val="24"/>
          <w:szCs w:val="24"/>
        </w:rPr>
        <w:t>R</w:t>
      </w:r>
      <w:r w:rsidRPr="00813AC9">
        <w:rPr>
          <w:rFonts w:ascii="Times New Roman" w:hAnsi="Times New Roman" w:cs="Times New Roman"/>
          <w:sz w:val="24"/>
          <w:szCs w:val="24"/>
        </w:rPr>
        <w:t xml:space="preserve"> to plot all pairs of values for the first 1,000 rows of each column against each other; we only chose to plot 1,000 values because 5 million values take a lot of processing power and can’t be easily visualized. The resulting plot is in </w:t>
      </w:r>
      <w:r w:rsidR="00F32CD3">
        <w:rPr>
          <w:rFonts w:ascii="Times New Roman" w:hAnsi="Times New Roman" w:cs="Times New Roman"/>
          <w:sz w:val="24"/>
          <w:szCs w:val="24"/>
        </w:rPr>
        <w:t>Figure 7.</w:t>
      </w:r>
      <w:r w:rsidRPr="00813AC9">
        <w:rPr>
          <w:rFonts w:ascii="Times New Roman" w:hAnsi="Times New Roman" w:cs="Times New Roman"/>
          <w:sz w:val="24"/>
          <w:szCs w:val="24"/>
        </w:rPr>
        <w:t>3.</w:t>
      </w:r>
    </w:p>
    <w:p w14:paraId="692C6BD3" w14:textId="20F51D4B" w:rsidR="00064B9A" w:rsidRPr="00813AC9" w:rsidRDefault="00064B9A" w:rsidP="0003527D">
      <w:pPr>
        <w:spacing w:after="0" w:line="480" w:lineRule="auto"/>
        <w:ind w:firstLine="720"/>
        <w:jc w:val="center"/>
        <w:rPr>
          <w:rFonts w:ascii="Times New Roman" w:hAnsi="Times New Roman" w:cs="Times New Roman"/>
          <w:sz w:val="24"/>
          <w:szCs w:val="24"/>
        </w:rPr>
      </w:pPr>
      <w:r w:rsidRPr="00813AC9">
        <w:rPr>
          <w:rFonts w:ascii="Times New Roman" w:hAnsi="Times New Roman" w:cs="Times New Roman"/>
          <w:sz w:val="24"/>
          <w:szCs w:val="24"/>
        </w:rPr>
        <w:t>[</w:t>
      </w:r>
      <w:r w:rsidR="006047DC">
        <w:rPr>
          <w:rFonts w:ascii="Times New Roman" w:hAnsi="Times New Roman" w:cs="Times New Roman"/>
          <w:sz w:val="24"/>
          <w:szCs w:val="24"/>
        </w:rPr>
        <w:t xml:space="preserve">INSERT </w:t>
      </w:r>
      <w:r w:rsidR="00F32CD3">
        <w:rPr>
          <w:rFonts w:ascii="Times New Roman" w:hAnsi="Times New Roman" w:cs="Times New Roman"/>
          <w:sz w:val="24"/>
          <w:szCs w:val="24"/>
        </w:rPr>
        <w:t>FIGURE 7.</w:t>
      </w:r>
      <w:r w:rsidR="006047DC">
        <w:rPr>
          <w:rFonts w:ascii="Times New Roman" w:hAnsi="Times New Roman" w:cs="Times New Roman"/>
          <w:sz w:val="24"/>
          <w:szCs w:val="24"/>
        </w:rPr>
        <w:t>3 HERE</w:t>
      </w:r>
      <w:r w:rsidRPr="00813AC9">
        <w:rPr>
          <w:rFonts w:ascii="Times New Roman" w:hAnsi="Times New Roman" w:cs="Times New Roman"/>
          <w:sz w:val="24"/>
          <w:szCs w:val="24"/>
        </w:rPr>
        <w:t>]</w:t>
      </w:r>
    </w:p>
    <w:p w14:paraId="44AA24AD" w14:textId="0BDD6D58" w:rsidR="00285FFA" w:rsidRPr="00813AC9" w:rsidRDefault="00285FFA" w:rsidP="006047DC">
      <w:pPr>
        <w:spacing w:after="0" w:line="480" w:lineRule="auto"/>
        <w:rPr>
          <w:rFonts w:ascii="Times New Roman" w:hAnsi="Times New Roman" w:cs="Times New Roman"/>
          <w:sz w:val="24"/>
          <w:szCs w:val="24"/>
        </w:rPr>
      </w:pPr>
    </w:p>
    <w:p w14:paraId="1AC56578" w14:textId="588BF25B" w:rsidR="00F014D9" w:rsidRPr="007233C2" w:rsidRDefault="00BE6D52" w:rsidP="006047DC">
      <w:pPr>
        <w:pStyle w:val="Heading2"/>
        <w:spacing w:before="0" w:beforeAutospacing="0" w:after="0" w:afterAutospacing="0" w:line="480" w:lineRule="auto"/>
        <w:rPr>
          <w:b w:val="0"/>
          <w:sz w:val="24"/>
          <w:szCs w:val="24"/>
        </w:rPr>
      </w:pPr>
      <w:r w:rsidRPr="007233C2">
        <w:rPr>
          <w:b w:val="0"/>
          <w:sz w:val="24"/>
          <w:szCs w:val="24"/>
        </w:rPr>
        <w:t xml:space="preserve">&lt;2&gt; </w:t>
      </w:r>
      <w:r w:rsidR="000C2093" w:rsidRPr="007233C2">
        <w:rPr>
          <w:rFonts w:ascii="Times New Roman" w:hAnsi="Times New Roman"/>
          <w:b w:val="0"/>
          <w:sz w:val="24"/>
          <w:szCs w:val="24"/>
        </w:rPr>
        <w:t>Using the microsimulation to compare interventions</w:t>
      </w:r>
    </w:p>
    <w:p w14:paraId="55CF4227" w14:textId="54B19D67" w:rsidR="000C2093" w:rsidRPr="00BE6D52" w:rsidRDefault="000C2093"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Now that we have constructed our simulated population, we can use it to compare our three diabetes screening </w:t>
      </w:r>
      <w:r w:rsidR="007B2318" w:rsidRPr="00813AC9">
        <w:rPr>
          <w:rFonts w:ascii="Times New Roman" w:hAnsi="Times New Roman" w:cs="Times New Roman"/>
          <w:sz w:val="24"/>
          <w:szCs w:val="24"/>
        </w:rPr>
        <w:t>survey instruments</w:t>
      </w:r>
      <w:r w:rsidRPr="00813AC9">
        <w:rPr>
          <w:rFonts w:ascii="Times New Roman" w:hAnsi="Times New Roman" w:cs="Times New Roman"/>
          <w:sz w:val="24"/>
          <w:szCs w:val="24"/>
        </w:rPr>
        <w:t>.</w:t>
      </w:r>
    </w:p>
    <w:p w14:paraId="4E806A8E" w14:textId="6D139E0D" w:rsidR="000C2093" w:rsidRPr="00813AC9" w:rsidRDefault="000C2093"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7B2318" w:rsidRPr="00813AC9">
        <w:rPr>
          <w:rFonts w:ascii="Times New Roman" w:hAnsi="Times New Roman" w:cs="Times New Roman"/>
          <w:sz w:val="24"/>
          <w:szCs w:val="24"/>
        </w:rPr>
        <w:t xml:space="preserve">One survey suggested that everyone with a waist circumference greater than 80 centimeters should be considered “high risk”. </w:t>
      </w:r>
      <w:r w:rsidR="00CE390A">
        <w:rPr>
          <w:rFonts w:ascii="Times New Roman" w:hAnsi="Times New Roman" w:cs="Times New Roman"/>
          <w:sz w:val="24"/>
          <w:szCs w:val="24"/>
        </w:rPr>
        <w:t>A second</w:t>
      </w:r>
      <w:r w:rsidR="007B2318" w:rsidRPr="00813AC9">
        <w:rPr>
          <w:rFonts w:ascii="Times New Roman" w:hAnsi="Times New Roman" w:cs="Times New Roman"/>
          <w:sz w:val="24"/>
          <w:szCs w:val="24"/>
        </w:rPr>
        <w:t xml:space="preserve"> survey suggested that a combination of </w:t>
      </w:r>
      <w:r w:rsidR="007B2318" w:rsidRPr="00813AC9">
        <w:rPr>
          <w:rFonts w:ascii="Times New Roman" w:hAnsi="Times New Roman" w:cs="Times New Roman"/>
          <w:sz w:val="24"/>
          <w:szCs w:val="24"/>
        </w:rPr>
        <w:lastRenderedPageBreak/>
        <w:t xml:space="preserve">two factors would be necessary to be considered “high risk”: a waist circumference greater than 80 centimeters, and a blood pressure of at least 140 mmHg (systolic pressure). Yet a third survey suggested that only those people with a blood pressure of at least 150 mmHg and with a body mass index (kilograms of weight divided by meters-squared of height) of </w:t>
      </w:r>
      <w:r w:rsidR="008E2F5F" w:rsidRPr="00813AC9">
        <w:rPr>
          <w:rFonts w:ascii="Times New Roman" w:hAnsi="Times New Roman" w:cs="Times New Roman"/>
          <w:sz w:val="24"/>
          <w:szCs w:val="24"/>
        </w:rPr>
        <w:t xml:space="preserve">at least </w:t>
      </w:r>
      <w:r w:rsidR="007B2318" w:rsidRPr="00813AC9">
        <w:rPr>
          <w:rFonts w:ascii="Times New Roman" w:hAnsi="Times New Roman" w:cs="Times New Roman"/>
          <w:sz w:val="24"/>
          <w:szCs w:val="24"/>
        </w:rPr>
        <w:t>30 kg/m</w:t>
      </w:r>
      <w:r w:rsidR="007B2318" w:rsidRPr="00813AC9">
        <w:rPr>
          <w:rFonts w:ascii="Times New Roman" w:hAnsi="Times New Roman" w:cs="Times New Roman"/>
          <w:sz w:val="24"/>
          <w:szCs w:val="24"/>
          <w:vertAlign w:val="superscript"/>
        </w:rPr>
        <w:t>2</w:t>
      </w:r>
      <w:r w:rsidR="007B2318" w:rsidRPr="00813AC9">
        <w:rPr>
          <w:rFonts w:ascii="Times New Roman" w:hAnsi="Times New Roman" w:cs="Times New Roman"/>
          <w:sz w:val="24"/>
          <w:szCs w:val="24"/>
        </w:rPr>
        <w:t xml:space="preserve"> should be considered “high risk”, regardless of their waist circumference.</w:t>
      </w:r>
    </w:p>
    <w:p w14:paraId="3205D1F5" w14:textId="616FC4E2" w:rsidR="00634218" w:rsidRPr="00813AC9" w:rsidRDefault="00634218"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Suppose that we wanted to find the instrument with the highest sensitivity and highest specificity for finding people with diabetes.</w:t>
      </w:r>
    </w:p>
    <w:p w14:paraId="17E0F323" w14:textId="5EB621D7" w:rsidR="00634218" w:rsidRPr="00813AC9" w:rsidRDefault="00634218"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First, we need to convert the </w:t>
      </w:r>
      <w:r w:rsidR="00D95247" w:rsidRPr="00813AC9">
        <w:rPr>
          <w:rFonts w:ascii="Times New Roman" w:hAnsi="Times New Roman" w:cs="Times New Roman"/>
          <w:sz w:val="24"/>
          <w:szCs w:val="24"/>
        </w:rPr>
        <w:t>fasting blood sugar values to a dichotomous variable for whether or not a person has diabetes:</w:t>
      </w:r>
    </w:p>
    <w:p w14:paraId="78D38153" w14:textId="11EF0BFF" w:rsidR="003D4C4D" w:rsidRPr="00925C5B" w:rsidRDefault="00D95247" w:rsidP="0032728B">
      <w:pPr>
        <w:spacing w:after="0" w:line="240" w:lineRule="auto"/>
        <w:rPr>
          <w:rFonts w:ascii="Courier New" w:hAnsi="Courier New" w:cs="Courier New"/>
          <w:sz w:val="21"/>
          <w:szCs w:val="24"/>
        </w:rPr>
      </w:pPr>
      <w:r w:rsidRPr="00925C5B">
        <w:rPr>
          <w:rFonts w:ascii="Courier New" w:hAnsi="Courier New" w:cs="Courier New"/>
          <w:sz w:val="21"/>
          <w:szCs w:val="24"/>
        </w:rPr>
        <w:t>dm = (pop[,4]&gt;=126)</w:t>
      </w:r>
    </w:p>
    <w:p w14:paraId="617314FE" w14:textId="4D44C989" w:rsidR="00DF75BF" w:rsidRPr="00813AC9" w:rsidRDefault="00EB0B7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Here, we </w:t>
      </w:r>
      <w:r w:rsidR="00D95247" w:rsidRPr="00813AC9">
        <w:rPr>
          <w:rFonts w:ascii="Times New Roman" w:hAnsi="Times New Roman" w:cs="Times New Roman"/>
          <w:sz w:val="24"/>
          <w:szCs w:val="24"/>
        </w:rPr>
        <w:t>ask</w:t>
      </w:r>
      <w:r w:rsidR="007114B9" w:rsidRPr="00813AC9">
        <w:rPr>
          <w:rFonts w:ascii="Times New Roman" w:hAnsi="Times New Roman" w:cs="Times New Roman"/>
          <w:sz w:val="24"/>
          <w:szCs w:val="24"/>
        </w:rPr>
        <w:t xml:space="preserve"> </w:t>
      </w:r>
      <w:r w:rsidR="007114B9" w:rsidRPr="00BE6D52">
        <w:rPr>
          <w:rFonts w:ascii="Times New Roman" w:hAnsi="Times New Roman" w:cs="Times New Roman"/>
          <w:i/>
          <w:sz w:val="24"/>
          <w:szCs w:val="24"/>
        </w:rPr>
        <w:t>R</w:t>
      </w:r>
      <w:r w:rsidRPr="00CB7313">
        <w:rPr>
          <w:rFonts w:ascii="Times New Roman" w:hAnsi="Times New Roman" w:cs="Times New Roman"/>
          <w:sz w:val="24"/>
          <w:szCs w:val="24"/>
        </w:rPr>
        <w:t xml:space="preserve"> </w:t>
      </w:r>
      <w:r w:rsidR="00D95247" w:rsidRPr="00CB7313">
        <w:rPr>
          <w:rFonts w:ascii="Times New Roman" w:hAnsi="Times New Roman" w:cs="Times New Roman"/>
          <w:sz w:val="24"/>
          <w:szCs w:val="24"/>
        </w:rPr>
        <w:t xml:space="preserve">whether the value in </w:t>
      </w:r>
      <w:r w:rsidRPr="00CB7313">
        <w:rPr>
          <w:rFonts w:ascii="Times New Roman" w:hAnsi="Times New Roman" w:cs="Times New Roman"/>
          <w:sz w:val="24"/>
          <w:szCs w:val="24"/>
        </w:rPr>
        <w:t xml:space="preserve">column 4 of the </w:t>
      </w:r>
      <w:r w:rsidRPr="00CB7313">
        <w:rPr>
          <w:rFonts w:ascii="Times New Roman" w:hAnsi="Times New Roman" w:cs="Times New Roman"/>
          <w:i/>
          <w:sz w:val="24"/>
          <w:szCs w:val="24"/>
        </w:rPr>
        <w:t xml:space="preserve">pop </w:t>
      </w:r>
      <w:r w:rsidRPr="00CB7313">
        <w:rPr>
          <w:rFonts w:ascii="Times New Roman" w:hAnsi="Times New Roman" w:cs="Times New Roman"/>
          <w:sz w:val="24"/>
          <w:szCs w:val="24"/>
        </w:rPr>
        <w:t xml:space="preserve">matrix </w:t>
      </w:r>
      <w:r w:rsidR="00D95247" w:rsidRPr="00CB7313">
        <w:rPr>
          <w:rFonts w:ascii="Times New Roman" w:hAnsi="Times New Roman" w:cs="Times New Roman"/>
          <w:sz w:val="24"/>
          <w:szCs w:val="24"/>
        </w:rPr>
        <w:t xml:space="preserve">is greater than or equal to 126 mg/dL; if so, </w:t>
      </w:r>
      <w:r w:rsidR="00D95247" w:rsidRPr="00813AC9">
        <w:rPr>
          <w:rFonts w:ascii="Times New Roman" w:hAnsi="Times New Roman" w:cs="Times New Roman"/>
          <w:i/>
          <w:sz w:val="24"/>
          <w:szCs w:val="24"/>
        </w:rPr>
        <w:t xml:space="preserve">R </w:t>
      </w:r>
      <w:r w:rsidR="00D95247" w:rsidRPr="00813AC9">
        <w:rPr>
          <w:rFonts w:ascii="Times New Roman" w:hAnsi="Times New Roman" w:cs="Times New Roman"/>
          <w:sz w:val="24"/>
          <w:szCs w:val="24"/>
        </w:rPr>
        <w:t xml:space="preserve">returns a value of 1, and otherwise returns a value of 0. </w:t>
      </w:r>
      <w:r w:rsidR="00DF75BF" w:rsidRPr="00813AC9">
        <w:rPr>
          <w:rFonts w:ascii="Times New Roman" w:hAnsi="Times New Roman" w:cs="Times New Roman"/>
          <w:sz w:val="24"/>
          <w:szCs w:val="24"/>
        </w:rPr>
        <w:t>Using the above command, we’ve created a vector that is 5 million people long, with 0’s and 1’s to tell us whether or not a person has diabetes. We can get some statis</w:t>
      </w:r>
      <w:r w:rsidR="00A4621B" w:rsidRPr="00813AC9">
        <w:rPr>
          <w:rFonts w:ascii="Times New Roman" w:hAnsi="Times New Roman" w:cs="Times New Roman"/>
          <w:sz w:val="24"/>
          <w:szCs w:val="24"/>
        </w:rPr>
        <w:t>tics on this variable by typing</w:t>
      </w:r>
      <w:r w:rsidR="00DF75BF" w:rsidRPr="00813AC9">
        <w:rPr>
          <w:rFonts w:ascii="Times New Roman" w:hAnsi="Times New Roman" w:cs="Times New Roman"/>
          <w:sz w:val="24"/>
          <w:szCs w:val="24"/>
        </w:rPr>
        <w:t xml:space="preserve"> </w:t>
      </w:r>
      <w:r w:rsidR="00A4621B" w:rsidRPr="00813AC9">
        <w:rPr>
          <w:rFonts w:ascii="Times New Roman" w:hAnsi="Times New Roman" w:cs="Times New Roman"/>
          <w:sz w:val="24"/>
          <w:szCs w:val="24"/>
        </w:rPr>
        <w:t>mean</w:t>
      </w:r>
      <w:r w:rsidR="00DF75BF" w:rsidRPr="00813AC9">
        <w:rPr>
          <w:rFonts w:ascii="Times New Roman" w:hAnsi="Times New Roman" w:cs="Times New Roman"/>
          <w:sz w:val="24"/>
          <w:szCs w:val="24"/>
        </w:rPr>
        <w:t>(dm)</w:t>
      </w:r>
      <w:r w:rsidR="00A4621B" w:rsidRPr="00813AC9">
        <w:rPr>
          <w:rFonts w:ascii="Times New Roman" w:hAnsi="Times New Roman" w:cs="Times New Roman"/>
          <w:sz w:val="24"/>
          <w:szCs w:val="24"/>
        </w:rPr>
        <w:t xml:space="preserve"> to see that on average about 18% of people have diabetes.</w:t>
      </w:r>
    </w:p>
    <w:p w14:paraId="70AE10C6" w14:textId="55D0EC45" w:rsidR="008E2F5F" w:rsidRPr="00813AC9" w:rsidRDefault="0016375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8E2F5F" w:rsidRPr="00813AC9">
        <w:rPr>
          <w:rFonts w:ascii="Times New Roman" w:hAnsi="Times New Roman" w:cs="Times New Roman"/>
          <w:sz w:val="24"/>
          <w:szCs w:val="24"/>
        </w:rPr>
        <w:t>Now let’s see how many people will test positive for survey 1 (waist circumference &gt;80cm), survey 2 (wai</w:t>
      </w:r>
      <w:r w:rsidR="006550B9" w:rsidRPr="00813AC9">
        <w:rPr>
          <w:rFonts w:ascii="Times New Roman" w:hAnsi="Times New Roman" w:cs="Times New Roman"/>
          <w:sz w:val="24"/>
          <w:szCs w:val="24"/>
        </w:rPr>
        <w:t>s</w:t>
      </w:r>
      <w:r w:rsidR="008E2F5F" w:rsidRPr="00813AC9">
        <w:rPr>
          <w:rFonts w:ascii="Times New Roman" w:hAnsi="Times New Roman" w:cs="Times New Roman"/>
          <w:sz w:val="24"/>
          <w:szCs w:val="24"/>
        </w:rPr>
        <w:t>t circumference &gt;80cm and blood pressure</w:t>
      </w:r>
      <w:r w:rsidR="008E2F5F" w:rsidRPr="00813AC9">
        <w:rPr>
          <w:rFonts w:ascii="Times New Roman" w:hAnsi="Times New Roman" w:cs="Times New Roman"/>
          <w:sz w:val="24"/>
          <w:szCs w:val="24"/>
          <w:u w:val="single"/>
        </w:rPr>
        <w:t>&gt;</w:t>
      </w:r>
      <w:r w:rsidR="008E2F5F" w:rsidRPr="00813AC9">
        <w:rPr>
          <w:rFonts w:ascii="Times New Roman" w:hAnsi="Times New Roman" w:cs="Times New Roman"/>
          <w:sz w:val="24"/>
          <w:szCs w:val="24"/>
        </w:rPr>
        <w:t xml:space="preserve">140 mmHg) and survey 3 (blood pressure </w:t>
      </w:r>
      <w:r w:rsidR="008E2F5F" w:rsidRPr="00813AC9">
        <w:rPr>
          <w:rFonts w:ascii="Times New Roman" w:hAnsi="Times New Roman" w:cs="Times New Roman"/>
          <w:sz w:val="24"/>
          <w:szCs w:val="24"/>
          <w:u w:val="single"/>
        </w:rPr>
        <w:t>&gt;</w:t>
      </w:r>
      <w:r w:rsidR="008E2F5F" w:rsidRPr="00813AC9">
        <w:rPr>
          <w:rFonts w:ascii="Times New Roman" w:hAnsi="Times New Roman" w:cs="Times New Roman"/>
          <w:sz w:val="24"/>
          <w:szCs w:val="24"/>
        </w:rPr>
        <w:t xml:space="preserve">150 mmHg and body mass index </w:t>
      </w:r>
      <w:r w:rsidR="008E2F5F" w:rsidRPr="00813AC9">
        <w:rPr>
          <w:rFonts w:ascii="Times New Roman" w:hAnsi="Times New Roman" w:cs="Times New Roman"/>
          <w:sz w:val="24"/>
          <w:szCs w:val="24"/>
          <w:u w:val="single"/>
        </w:rPr>
        <w:t>&gt;</w:t>
      </w:r>
      <w:r w:rsidR="008E2F5F" w:rsidRPr="00813AC9">
        <w:rPr>
          <w:rFonts w:ascii="Times New Roman" w:hAnsi="Times New Roman" w:cs="Times New Roman"/>
          <w:sz w:val="24"/>
          <w:szCs w:val="24"/>
        </w:rPr>
        <w:t>30 kg/m</w:t>
      </w:r>
      <w:r w:rsidR="008E2F5F" w:rsidRPr="00813AC9">
        <w:rPr>
          <w:rFonts w:ascii="Times New Roman" w:hAnsi="Times New Roman" w:cs="Times New Roman"/>
          <w:sz w:val="24"/>
          <w:szCs w:val="24"/>
          <w:vertAlign w:val="superscript"/>
        </w:rPr>
        <w:t>2</w:t>
      </w:r>
      <w:r w:rsidR="008E2F5F" w:rsidRPr="00813AC9">
        <w:rPr>
          <w:rFonts w:ascii="Times New Roman" w:hAnsi="Times New Roman" w:cs="Times New Roman"/>
          <w:sz w:val="24"/>
          <w:szCs w:val="24"/>
        </w:rPr>
        <w:t>).</w:t>
      </w:r>
      <w:r w:rsidR="00EA280C" w:rsidRPr="00813AC9">
        <w:rPr>
          <w:rFonts w:ascii="Times New Roman" w:hAnsi="Times New Roman" w:cs="Times New Roman"/>
          <w:sz w:val="24"/>
          <w:szCs w:val="24"/>
        </w:rPr>
        <w:t xml:space="preserve"> We can create </w:t>
      </w:r>
      <w:r w:rsidR="0040345F" w:rsidRPr="00813AC9">
        <w:rPr>
          <w:rFonts w:ascii="Times New Roman" w:hAnsi="Times New Roman" w:cs="Times New Roman"/>
          <w:sz w:val="24"/>
          <w:szCs w:val="24"/>
        </w:rPr>
        <w:t>three</w:t>
      </w:r>
      <w:r w:rsidR="00EA280C" w:rsidRPr="00813AC9">
        <w:rPr>
          <w:rFonts w:ascii="Times New Roman" w:hAnsi="Times New Roman" w:cs="Times New Roman"/>
          <w:sz w:val="24"/>
          <w:szCs w:val="24"/>
        </w:rPr>
        <w:t xml:space="preserve"> variables corresponding to the number of people positive or negative on each of the three surveys:</w:t>
      </w:r>
      <w:r w:rsidR="00475D93" w:rsidRPr="00813AC9">
        <w:rPr>
          <w:rFonts w:ascii="Times New Roman" w:hAnsi="Times New Roman" w:cs="Times New Roman"/>
          <w:sz w:val="24"/>
          <w:szCs w:val="24"/>
        </w:rPr>
        <w:t xml:space="preserve"> </w:t>
      </w:r>
    </w:p>
    <w:p w14:paraId="58FFEFB4" w14:textId="7435764D" w:rsidR="0040345F" w:rsidRPr="00925C5B" w:rsidRDefault="0040345F" w:rsidP="0032728B">
      <w:pPr>
        <w:spacing w:after="0" w:line="240" w:lineRule="auto"/>
        <w:rPr>
          <w:rFonts w:ascii="Courier New" w:hAnsi="Courier New" w:cs="Courier New"/>
          <w:sz w:val="21"/>
          <w:szCs w:val="24"/>
        </w:rPr>
      </w:pPr>
      <w:r w:rsidRPr="00925C5B">
        <w:rPr>
          <w:rFonts w:ascii="Courier New" w:hAnsi="Courier New" w:cs="Courier New"/>
          <w:sz w:val="21"/>
          <w:szCs w:val="24"/>
        </w:rPr>
        <w:t>survey1pos = (pop[,1]&gt;80)</w:t>
      </w:r>
    </w:p>
    <w:p w14:paraId="0639A323" w14:textId="77777777" w:rsidR="0040345F" w:rsidRPr="00925C5B" w:rsidRDefault="0040345F">
      <w:pPr>
        <w:spacing w:after="0" w:line="240" w:lineRule="auto"/>
        <w:rPr>
          <w:rFonts w:ascii="Courier New" w:hAnsi="Courier New" w:cs="Courier New"/>
          <w:sz w:val="21"/>
          <w:szCs w:val="24"/>
        </w:rPr>
      </w:pPr>
      <w:r w:rsidRPr="00925C5B">
        <w:rPr>
          <w:rFonts w:ascii="Courier New" w:hAnsi="Courier New" w:cs="Courier New"/>
          <w:sz w:val="21"/>
          <w:szCs w:val="24"/>
        </w:rPr>
        <w:t>survey2pos = (pop[,1]&gt;80)&amp;(pop[,2]&gt;=140)</w:t>
      </w:r>
    </w:p>
    <w:p w14:paraId="28004FC5" w14:textId="77777777" w:rsidR="0040345F" w:rsidRPr="00925C5B" w:rsidRDefault="0040345F">
      <w:pPr>
        <w:spacing w:after="0" w:line="240" w:lineRule="auto"/>
        <w:rPr>
          <w:rFonts w:ascii="Courier New" w:hAnsi="Courier New" w:cs="Courier New"/>
          <w:sz w:val="21"/>
          <w:szCs w:val="24"/>
        </w:rPr>
      </w:pPr>
      <w:r w:rsidRPr="00925C5B">
        <w:rPr>
          <w:rFonts w:ascii="Courier New" w:hAnsi="Courier New" w:cs="Courier New"/>
          <w:sz w:val="21"/>
          <w:szCs w:val="24"/>
        </w:rPr>
        <w:t>survey3pos = (pop[,2]&gt;=150)&amp;(pop[,3]&gt;=30)</w:t>
      </w:r>
    </w:p>
    <w:p w14:paraId="2BDC41CF" w14:textId="77777777" w:rsidR="00634218" w:rsidRPr="00813AC9" w:rsidRDefault="00634218"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 xml:space="preserve"> </w:t>
      </w:r>
    </w:p>
    <w:p w14:paraId="6CAA6EF6" w14:textId="5C86F5C5" w:rsidR="00634218" w:rsidRPr="00813AC9" w:rsidRDefault="00D07C03"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We have asked </w:t>
      </w:r>
      <w:r w:rsidRPr="00BE6D52">
        <w:rPr>
          <w:rFonts w:ascii="Times New Roman" w:hAnsi="Times New Roman" w:cs="Times New Roman"/>
          <w:i/>
          <w:sz w:val="24"/>
          <w:szCs w:val="24"/>
        </w:rPr>
        <w:t>R</w:t>
      </w:r>
      <w:r w:rsidRPr="00BE6D52">
        <w:rPr>
          <w:rFonts w:ascii="Times New Roman" w:hAnsi="Times New Roman" w:cs="Times New Roman"/>
          <w:sz w:val="24"/>
          <w:szCs w:val="24"/>
        </w:rPr>
        <w:t xml:space="preserve"> to put in 1’s </w:t>
      </w:r>
      <w:r w:rsidR="00DB60D0" w:rsidRPr="00CB7313">
        <w:rPr>
          <w:rFonts w:ascii="Times New Roman" w:hAnsi="Times New Roman" w:cs="Times New Roman"/>
          <w:sz w:val="24"/>
          <w:szCs w:val="24"/>
        </w:rPr>
        <w:t xml:space="preserve">and 0’s </w:t>
      </w:r>
      <w:r w:rsidRPr="00CB7313">
        <w:rPr>
          <w:rFonts w:ascii="Times New Roman" w:hAnsi="Times New Roman" w:cs="Times New Roman"/>
          <w:sz w:val="24"/>
          <w:szCs w:val="24"/>
        </w:rPr>
        <w:t xml:space="preserve">into each of the three variables depending on whether or </w:t>
      </w:r>
      <w:r w:rsidR="00AF3EFD" w:rsidRPr="00CB7313">
        <w:rPr>
          <w:rFonts w:ascii="Times New Roman" w:hAnsi="Times New Roman" w:cs="Times New Roman"/>
          <w:sz w:val="24"/>
          <w:szCs w:val="24"/>
        </w:rPr>
        <w:t>not</w:t>
      </w:r>
      <w:r w:rsidRPr="00CB7313">
        <w:rPr>
          <w:rFonts w:ascii="Times New Roman" w:hAnsi="Times New Roman" w:cs="Times New Roman"/>
          <w:sz w:val="24"/>
          <w:szCs w:val="24"/>
        </w:rPr>
        <w:t xml:space="preserve"> each </w:t>
      </w:r>
      <w:r w:rsidR="00DB60D0" w:rsidRPr="00813AC9">
        <w:rPr>
          <w:rFonts w:ascii="Times New Roman" w:hAnsi="Times New Roman" w:cs="Times New Roman"/>
          <w:sz w:val="24"/>
          <w:szCs w:val="24"/>
        </w:rPr>
        <w:t xml:space="preserve">row (each individual’s data) corresponds to testing positive for </w:t>
      </w:r>
      <w:r w:rsidR="00F26BBB" w:rsidRPr="00813AC9">
        <w:rPr>
          <w:rFonts w:ascii="Times New Roman" w:hAnsi="Times New Roman" w:cs="Times New Roman"/>
          <w:sz w:val="24"/>
          <w:szCs w:val="24"/>
        </w:rPr>
        <w:t xml:space="preserve">each </w:t>
      </w:r>
      <w:r w:rsidR="00F26BBB" w:rsidRPr="00813AC9">
        <w:rPr>
          <w:rFonts w:ascii="Times New Roman" w:hAnsi="Times New Roman" w:cs="Times New Roman"/>
          <w:sz w:val="24"/>
          <w:szCs w:val="24"/>
        </w:rPr>
        <w:lastRenderedPageBreak/>
        <w:t xml:space="preserve">screening test. </w:t>
      </w:r>
      <w:r w:rsidR="001D01E7" w:rsidRPr="00813AC9">
        <w:rPr>
          <w:rFonts w:ascii="Times New Roman" w:hAnsi="Times New Roman" w:cs="Times New Roman"/>
          <w:sz w:val="24"/>
          <w:szCs w:val="24"/>
        </w:rPr>
        <w:t xml:space="preserve">Notice that </w:t>
      </w:r>
      <w:r w:rsidR="001D01E7" w:rsidRPr="00813AC9">
        <w:rPr>
          <w:rFonts w:ascii="Times New Roman" w:hAnsi="Times New Roman" w:cs="Times New Roman"/>
          <w:i/>
          <w:sz w:val="24"/>
          <w:szCs w:val="24"/>
        </w:rPr>
        <w:t>R</w:t>
      </w:r>
      <w:r w:rsidR="001D01E7" w:rsidRPr="00813AC9">
        <w:rPr>
          <w:rFonts w:ascii="Times New Roman" w:hAnsi="Times New Roman" w:cs="Times New Roman"/>
          <w:sz w:val="24"/>
          <w:szCs w:val="24"/>
        </w:rPr>
        <w:t xml:space="preserve"> allows us to rapidly process the entire 5-million-person-long row of data in just one command. </w:t>
      </w:r>
    </w:p>
    <w:p w14:paraId="1405ABFD" w14:textId="3A4F8277" w:rsidR="002E194F" w:rsidRPr="00813AC9" w:rsidRDefault="002E194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We can quickly tabulate how many people tested positive with each survey tool by using the table command:</w:t>
      </w:r>
    </w:p>
    <w:p w14:paraId="47CEA061" w14:textId="77777777" w:rsidR="00296A50" w:rsidRPr="00925C5B" w:rsidRDefault="00296A50" w:rsidP="0032728B">
      <w:pPr>
        <w:spacing w:after="0" w:line="240" w:lineRule="auto"/>
        <w:rPr>
          <w:rFonts w:ascii="Courier New" w:hAnsi="Courier New" w:cs="Courier New"/>
          <w:sz w:val="21"/>
          <w:szCs w:val="24"/>
        </w:rPr>
      </w:pPr>
      <w:r w:rsidRPr="00925C5B">
        <w:rPr>
          <w:rFonts w:ascii="Courier New" w:hAnsi="Courier New" w:cs="Courier New"/>
          <w:sz w:val="21"/>
          <w:szCs w:val="24"/>
        </w:rPr>
        <w:t>&gt; table(survey1pos)</w:t>
      </w:r>
    </w:p>
    <w:p w14:paraId="5CEB907D"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survey1pos</w:t>
      </w:r>
    </w:p>
    <w:p w14:paraId="5412F0CA"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 xml:space="preserve">  FALSE    TRUE </w:t>
      </w:r>
    </w:p>
    <w:p w14:paraId="75AC4601"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 xml:space="preserve">3457967 1542033 </w:t>
      </w:r>
    </w:p>
    <w:p w14:paraId="6D067F49"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gt; table(survey2pos)</w:t>
      </w:r>
    </w:p>
    <w:p w14:paraId="2D4DF527"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survey2pos</w:t>
      </w:r>
    </w:p>
    <w:p w14:paraId="22C2A6B9"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 xml:space="preserve">  FALSE    TRUE </w:t>
      </w:r>
    </w:p>
    <w:p w14:paraId="2082BA9C"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 xml:space="preserve">4265047  734953 </w:t>
      </w:r>
    </w:p>
    <w:p w14:paraId="523DBD60"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gt; table(survey3pos)</w:t>
      </w:r>
    </w:p>
    <w:p w14:paraId="2596E963"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survey3pos</w:t>
      </w:r>
    </w:p>
    <w:p w14:paraId="298448D1" w14:textId="77777777" w:rsidR="00296A50" w:rsidRPr="00925C5B" w:rsidRDefault="00296A50">
      <w:pPr>
        <w:spacing w:after="0" w:line="240" w:lineRule="auto"/>
        <w:rPr>
          <w:rFonts w:ascii="Courier New" w:hAnsi="Courier New" w:cs="Courier New"/>
          <w:sz w:val="21"/>
          <w:szCs w:val="24"/>
        </w:rPr>
      </w:pPr>
      <w:r w:rsidRPr="00925C5B">
        <w:rPr>
          <w:rFonts w:ascii="Courier New" w:hAnsi="Courier New" w:cs="Courier New"/>
          <w:sz w:val="21"/>
          <w:szCs w:val="24"/>
        </w:rPr>
        <w:t xml:space="preserve">  FALSE    TRUE </w:t>
      </w:r>
    </w:p>
    <w:p w14:paraId="01070A1D" w14:textId="59BEBF5E" w:rsidR="00296A50" w:rsidRPr="00925C5B" w:rsidRDefault="00296A50" w:rsidP="006047DC">
      <w:pPr>
        <w:spacing w:after="0" w:line="480" w:lineRule="auto"/>
        <w:rPr>
          <w:rFonts w:ascii="Courier New" w:hAnsi="Courier New" w:cs="Courier New"/>
          <w:sz w:val="21"/>
          <w:szCs w:val="24"/>
        </w:rPr>
      </w:pPr>
      <w:r w:rsidRPr="00925C5B">
        <w:rPr>
          <w:rFonts w:ascii="Courier New" w:hAnsi="Courier New" w:cs="Courier New"/>
          <w:sz w:val="21"/>
          <w:szCs w:val="24"/>
        </w:rPr>
        <w:t>4790793  209207</w:t>
      </w:r>
    </w:p>
    <w:p w14:paraId="061BB32F" w14:textId="2B7F9E2B" w:rsidR="00296A50" w:rsidRPr="00BE6D52" w:rsidRDefault="00296A50"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If we want to see what percentage tested positive, we just have to divide by the total population size, </w:t>
      </w:r>
      <w:r w:rsidRPr="00813AC9">
        <w:rPr>
          <w:rFonts w:ascii="Times New Roman" w:hAnsi="Times New Roman" w:cs="Times New Roman"/>
          <w:i/>
          <w:sz w:val="24"/>
          <w:szCs w:val="24"/>
        </w:rPr>
        <w:t>n</w:t>
      </w:r>
      <w:r w:rsidRPr="00BE6D52">
        <w:rPr>
          <w:rFonts w:ascii="Times New Roman" w:hAnsi="Times New Roman" w:cs="Times New Roman"/>
          <w:sz w:val="24"/>
          <w:szCs w:val="24"/>
        </w:rPr>
        <w:t>:</w:t>
      </w:r>
    </w:p>
    <w:p w14:paraId="4A9D7883" w14:textId="77777777" w:rsidR="005A4730" w:rsidRPr="00925C5B" w:rsidRDefault="005A4730" w:rsidP="0032728B">
      <w:pPr>
        <w:spacing w:after="0" w:line="240" w:lineRule="auto"/>
        <w:rPr>
          <w:rFonts w:ascii="Courier New" w:hAnsi="Courier New" w:cs="Courier New"/>
          <w:sz w:val="21"/>
          <w:szCs w:val="24"/>
        </w:rPr>
      </w:pPr>
      <w:r w:rsidRPr="00925C5B">
        <w:rPr>
          <w:rFonts w:ascii="Courier New" w:hAnsi="Courier New" w:cs="Courier New"/>
          <w:sz w:val="21"/>
          <w:szCs w:val="24"/>
        </w:rPr>
        <w:t>&gt; table(survey1pos)/n</w:t>
      </w:r>
    </w:p>
    <w:p w14:paraId="16251947"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survey1pos</w:t>
      </w:r>
    </w:p>
    <w:p w14:paraId="28476A8C"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 xml:space="preserve">    FALSE      TRUE </w:t>
      </w:r>
    </w:p>
    <w:p w14:paraId="56CF47B6"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 xml:space="preserve">0.6915934 0.3084066 </w:t>
      </w:r>
    </w:p>
    <w:p w14:paraId="68FEFC90"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gt; table(survey2pos)/n</w:t>
      </w:r>
    </w:p>
    <w:p w14:paraId="192C0C49"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survey2pos</w:t>
      </w:r>
    </w:p>
    <w:p w14:paraId="49E01C8B"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 xml:space="preserve">    FALSE      TRUE </w:t>
      </w:r>
    </w:p>
    <w:p w14:paraId="35B3DA09"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 xml:space="preserve">0.8530094 0.1469906 </w:t>
      </w:r>
    </w:p>
    <w:p w14:paraId="4FC0676E"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gt; table(survey3pos)/n</w:t>
      </w:r>
    </w:p>
    <w:p w14:paraId="234CD0D6"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survey3pos</w:t>
      </w:r>
    </w:p>
    <w:p w14:paraId="54F46E78" w14:textId="77777777" w:rsidR="005A473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 xml:space="preserve">    FALSE      TRUE </w:t>
      </w:r>
    </w:p>
    <w:p w14:paraId="59E39D87" w14:textId="403ECB6F" w:rsidR="00296A50" w:rsidRPr="00925C5B" w:rsidRDefault="005A4730">
      <w:pPr>
        <w:spacing w:after="0" w:line="240" w:lineRule="auto"/>
        <w:rPr>
          <w:rFonts w:ascii="Courier New" w:hAnsi="Courier New" w:cs="Courier New"/>
          <w:sz w:val="21"/>
          <w:szCs w:val="24"/>
        </w:rPr>
      </w:pPr>
      <w:r w:rsidRPr="00925C5B">
        <w:rPr>
          <w:rFonts w:ascii="Courier New" w:hAnsi="Courier New" w:cs="Courier New"/>
          <w:sz w:val="21"/>
          <w:szCs w:val="24"/>
        </w:rPr>
        <w:t>0.9581586 0.0418414</w:t>
      </w:r>
    </w:p>
    <w:p w14:paraId="440F32FF" w14:textId="77777777" w:rsidR="005A4730" w:rsidRPr="00813AC9" w:rsidRDefault="005A4730" w:rsidP="006047DC">
      <w:pPr>
        <w:spacing w:after="0" w:line="480" w:lineRule="auto"/>
        <w:rPr>
          <w:rFonts w:ascii="Times New Roman" w:hAnsi="Times New Roman" w:cs="Times New Roman"/>
          <w:sz w:val="24"/>
          <w:szCs w:val="24"/>
        </w:rPr>
      </w:pPr>
    </w:p>
    <w:p w14:paraId="16243A07" w14:textId="7B1F273A" w:rsidR="005A4730" w:rsidRPr="00813AC9" w:rsidRDefault="005A4730"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Finally, we can </w:t>
      </w:r>
      <w:r w:rsidR="00F842BB" w:rsidRPr="00813AC9">
        <w:rPr>
          <w:rFonts w:ascii="Times New Roman" w:hAnsi="Times New Roman" w:cs="Times New Roman"/>
          <w:sz w:val="24"/>
          <w:szCs w:val="24"/>
        </w:rPr>
        <w:t xml:space="preserve">calculate </w:t>
      </w:r>
      <w:r w:rsidRPr="00BE6D52">
        <w:rPr>
          <w:rFonts w:ascii="Times New Roman" w:hAnsi="Times New Roman" w:cs="Times New Roman"/>
          <w:sz w:val="24"/>
          <w:szCs w:val="24"/>
        </w:rPr>
        <w:t xml:space="preserve">the sensitivity and specificity of each </w:t>
      </w:r>
      <w:r w:rsidR="00F842BB" w:rsidRPr="00CB7313">
        <w:rPr>
          <w:rFonts w:ascii="Times New Roman" w:hAnsi="Times New Roman" w:cs="Times New Roman"/>
          <w:sz w:val="24"/>
          <w:szCs w:val="24"/>
        </w:rPr>
        <w:t xml:space="preserve">survey instrument. The sensitivity is the </w:t>
      </w:r>
      <w:r w:rsidR="00826EAD" w:rsidRPr="00813AC9">
        <w:rPr>
          <w:rFonts w:ascii="Times New Roman" w:hAnsi="Times New Roman" w:cs="Times New Roman"/>
          <w:sz w:val="24"/>
          <w:szCs w:val="24"/>
        </w:rPr>
        <w:t xml:space="preserve">number of people testing positive divided </w:t>
      </w:r>
      <w:r w:rsidR="00BA5F40" w:rsidRPr="00813AC9">
        <w:rPr>
          <w:rFonts w:ascii="Times New Roman" w:hAnsi="Times New Roman" w:cs="Times New Roman"/>
          <w:sz w:val="24"/>
          <w:szCs w:val="24"/>
        </w:rPr>
        <w:t xml:space="preserve">by all </w:t>
      </w:r>
      <w:r w:rsidR="00826EAD" w:rsidRPr="00813AC9">
        <w:rPr>
          <w:rFonts w:ascii="Times New Roman" w:hAnsi="Times New Roman" w:cs="Times New Roman"/>
          <w:sz w:val="24"/>
          <w:szCs w:val="24"/>
        </w:rPr>
        <w:t>people with the condition</w:t>
      </w:r>
      <w:r w:rsidR="00BA5F40" w:rsidRPr="00813AC9">
        <w:rPr>
          <w:rFonts w:ascii="Times New Roman" w:hAnsi="Times New Roman" w:cs="Times New Roman"/>
          <w:sz w:val="24"/>
          <w:szCs w:val="24"/>
        </w:rPr>
        <w:t xml:space="preserve">, while the specificity is the </w:t>
      </w:r>
      <w:r w:rsidR="00826EAD" w:rsidRPr="00813AC9">
        <w:rPr>
          <w:rFonts w:ascii="Times New Roman" w:hAnsi="Times New Roman" w:cs="Times New Roman"/>
          <w:sz w:val="24"/>
          <w:szCs w:val="24"/>
        </w:rPr>
        <w:t xml:space="preserve">number testing negative </w:t>
      </w:r>
      <w:r w:rsidR="00BA5F40" w:rsidRPr="00813AC9">
        <w:rPr>
          <w:rFonts w:ascii="Times New Roman" w:hAnsi="Times New Roman" w:cs="Times New Roman"/>
          <w:sz w:val="24"/>
          <w:szCs w:val="24"/>
        </w:rPr>
        <w:t>divided by all</w:t>
      </w:r>
      <w:r w:rsidR="00826EAD" w:rsidRPr="00813AC9">
        <w:rPr>
          <w:rFonts w:ascii="Times New Roman" w:hAnsi="Times New Roman" w:cs="Times New Roman"/>
          <w:sz w:val="24"/>
          <w:szCs w:val="24"/>
        </w:rPr>
        <w:t xml:space="preserve"> people without the condition.</w:t>
      </w:r>
    </w:p>
    <w:p w14:paraId="0A88B820" w14:textId="67F36D30" w:rsidR="00BA5F40" w:rsidRPr="00813AC9" w:rsidRDefault="00BA5F40"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9F4FE8" w:rsidRPr="00813AC9">
        <w:rPr>
          <w:rFonts w:ascii="Times New Roman" w:hAnsi="Times New Roman" w:cs="Times New Roman"/>
          <w:sz w:val="24"/>
          <w:szCs w:val="24"/>
        </w:rPr>
        <w:t xml:space="preserve">The sensitivity can be translated into </w:t>
      </w:r>
      <w:r w:rsidR="009F4FE8" w:rsidRPr="00813AC9">
        <w:rPr>
          <w:rFonts w:ascii="Times New Roman" w:hAnsi="Times New Roman" w:cs="Times New Roman"/>
          <w:i/>
          <w:sz w:val="24"/>
          <w:szCs w:val="24"/>
        </w:rPr>
        <w:t>R</w:t>
      </w:r>
      <w:r w:rsidR="008608C3" w:rsidRPr="00813AC9">
        <w:rPr>
          <w:rFonts w:ascii="Times New Roman" w:hAnsi="Times New Roman" w:cs="Times New Roman"/>
          <w:sz w:val="24"/>
          <w:szCs w:val="24"/>
        </w:rPr>
        <w:t xml:space="preserve"> code as the following:</w:t>
      </w:r>
    </w:p>
    <w:p w14:paraId="4DCDF332" w14:textId="77777777" w:rsidR="00A66547" w:rsidRPr="00925C5B" w:rsidRDefault="00A66547" w:rsidP="0032728B">
      <w:pPr>
        <w:spacing w:after="0" w:line="240" w:lineRule="auto"/>
        <w:rPr>
          <w:rFonts w:ascii="Courier New" w:hAnsi="Courier New" w:cs="Courier New"/>
          <w:sz w:val="21"/>
          <w:szCs w:val="24"/>
        </w:rPr>
      </w:pPr>
      <w:r w:rsidRPr="00925C5B">
        <w:rPr>
          <w:rFonts w:ascii="Courier New" w:hAnsi="Courier New" w:cs="Courier New"/>
          <w:sz w:val="21"/>
          <w:szCs w:val="24"/>
        </w:rPr>
        <w:t>sens1 = sum((survey1pos==1)&amp;(dm==1))/sum(dm==1)</w:t>
      </w:r>
    </w:p>
    <w:p w14:paraId="70F79615" w14:textId="77777777" w:rsidR="00A66547" w:rsidRPr="00925C5B" w:rsidRDefault="00A66547">
      <w:pPr>
        <w:spacing w:after="0" w:line="240" w:lineRule="auto"/>
        <w:rPr>
          <w:rFonts w:ascii="Courier New" w:hAnsi="Courier New" w:cs="Courier New"/>
          <w:sz w:val="21"/>
          <w:szCs w:val="24"/>
        </w:rPr>
      </w:pPr>
      <w:r w:rsidRPr="00925C5B">
        <w:rPr>
          <w:rFonts w:ascii="Courier New" w:hAnsi="Courier New" w:cs="Courier New"/>
          <w:sz w:val="21"/>
          <w:szCs w:val="24"/>
        </w:rPr>
        <w:t>sens2 = sum((survey2pos==1)&amp;(dm==1))/sum(dm==1)</w:t>
      </w:r>
    </w:p>
    <w:p w14:paraId="3CA7E8BF" w14:textId="05C05769" w:rsidR="00A66547" w:rsidRPr="00925C5B" w:rsidRDefault="00A66547" w:rsidP="0003527D">
      <w:pPr>
        <w:spacing w:after="0" w:line="480" w:lineRule="auto"/>
        <w:rPr>
          <w:rFonts w:ascii="Courier New" w:hAnsi="Courier New" w:cs="Courier New"/>
          <w:sz w:val="21"/>
          <w:szCs w:val="24"/>
        </w:rPr>
      </w:pPr>
      <w:r w:rsidRPr="00925C5B">
        <w:rPr>
          <w:rFonts w:ascii="Courier New" w:hAnsi="Courier New" w:cs="Courier New"/>
          <w:sz w:val="21"/>
          <w:szCs w:val="24"/>
        </w:rPr>
        <w:t>sens3 = sum((survey3pos==1)&amp;(dm==1))/sum(dm==1)</w:t>
      </w:r>
    </w:p>
    <w:p w14:paraId="00B0BAAF" w14:textId="260812A2" w:rsidR="008608C3" w:rsidRPr="00813AC9" w:rsidRDefault="00996BF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lastRenderedPageBreak/>
        <w:tab/>
        <w:t>Here, we determine the total (sum) number of people that are both positive in testing by a survey instrument, and have diabetes, divided by the total testing positive.</w:t>
      </w:r>
    </w:p>
    <w:p w14:paraId="16F682CD" w14:textId="6E9EA11D" w:rsidR="008608C3" w:rsidRPr="00813AC9" w:rsidRDefault="008608C3"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Analogously, the specificity can be coded as:</w:t>
      </w:r>
    </w:p>
    <w:p w14:paraId="302B9395" w14:textId="77777777" w:rsidR="00D7116B" w:rsidRPr="00925C5B" w:rsidRDefault="00D7116B" w:rsidP="0032728B">
      <w:pPr>
        <w:spacing w:after="0" w:line="240" w:lineRule="auto"/>
        <w:rPr>
          <w:rFonts w:ascii="Courier New" w:hAnsi="Courier New" w:cs="Courier New"/>
          <w:sz w:val="21"/>
          <w:szCs w:val="24"/>
        </w:rPr>
      </w:pPr>
      <w:r w:rsidRPr="00925C5B">
        <w:rPr>
          <w:rFonts w:ascii="Courier New" w:hAnsi="Courier New" w:cs="Courier New"/>
          <w:sz w:val="21"/>
          <w:szCs w:val="24"/>
        </w:rPr>
        <w:t>spec1 = sum((survey1pos==0)&amp;(dm==0))/sum(dm==0)</w:t>
      </w:r>
    </w:p>
    <w:p w14:paraId="12C97859"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spec2 = sum((survey2pos==0)&amp;(dm==0))/sum(dm==0)</w:t>
      </w:r>
    </w:p>
    <w:p w14:paraId="590B995C" w14:textId="0AB64ABE" w:rsidR="00D7116B" w:rsidRPr="00925C5B" w:rsidRDefault="00D7116B" w:rsidP="0003527D">
      <w:pPr>
        <w:spacing w:after="0" w:line="480" w:lineRule="auto"/>
        <w:rPr>
          <w:rFonts w:ascii="Courier New" w:hAnsi="Courier New" w:cs="Courier New"/>
          <w:sz w:val="21"/>
          <w:szCs w:val="24"/>
        </w:rPr>
      </w:pPr>
      <w:r w:rsidRPr="00925C5B">
        <w:rPr>
          <w:rFonts w:ascii="Courier New" w:hAnsi="Courier New" w:cs="Courier New"/>
          <w:sz w:val="21"/>
          <w:szCs w:val="24"/>
        </w:rPr>
        <w:t>spec3 = sum((survey3pos==0)&amp;(dm==0))/sum(dm==0)</w:t>
      </w:r>
    </w:p>
    <w:p w14:paraId="52F4CB32" w14:textId="57554F02" w:rsidR="00996BF9" w:rsidRPr="00813AC9" w:rsidRDefault="00996BF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Comparing the outcomes, we see that the sensitivities and specificities are:</w:t>
      </w:r>
    </w:p>
    <w:p w14:paraId="30828E01" w14:textId="77777777" w:rsidR="00D7116B" w:rsidRPr="00925C5B" w:rsidRDefault="00D7116B" w:rsidP="0032728B">
      <w:pPr>
        <w:spacing w:after="0" w:line="240" w:lineRule="auto"/>
        <w:rPr>
          <w:rFonts w:ascii="Courier New" w:hAnsi="Courier New" w:cs="Courier New"/>
          <w:sz w:val="21"/>
          <w:szCs w:val="24"/>
        </w:rPr>
      </w:pPr>
      <w:r w:rsidRPr="00925C5B">
        <w:rPr>
          <w:rFonts w:ascii="Courier New" w:hAnsi="Courier New" w:cs="Courier New"/>
          <w:sz w:val="21"/>
          <w:szCs w:val="24"/>
        </w:rPr>
        <w:t>&gt; sens1</w:t>
      </w:r>
    </w:p>
    <w:p w14:paraId="1B8E7C6E"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1] 0.8050339</w:t>
      </w:r>
    </w:p>
    <w:p w14:paraId="4448470D"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gt; sens2</w:t>
      </w:r>
    </w:p>
    <w:p w14:paraId="23DA9551"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1] 0.5482468</w:t>
      </w:r>
    </w:p>
    <w:p w14:paraId="139F04DE"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gt; sens3</w:t>
      </w:r>
    </w:p>
    <w:p w14:paraId="568A7437"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1] 0.09512384</w:t>
      </w:r>
    </w:p>
    <w:p w14:paraId="18994B55"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gt; spec1</w:t>
      </w:r>
    </w:p>
    <w:p w14:paraId="4BEBBE31"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1] 0.8037088</w:t>
      </w:r>
    </w:p>
    <w:p w14:paraId="2DEC2E20"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gt; spec2</w:t>
      </w:r>
    </w:p>
    <w:p w14:paraId="58B250AC"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1] 0.9433038</w:t>
      </w:r>
    </w:p>
    <w:p w14:paraId="4BCDC886" w14:textId="77777777" w:rsidR="00D7116B" w:rsidRPr="00925C5B" w:rsidRDefault="00D7116B">
      <w:pPr>
        <w:spacing w:after="0" w:line="240" w:lineRule="auto"/>
        <w:rPr>
          <w:rFonts w:ascii="Courier New" w:hAnsi="Courier New" w:cs="Courier New"/>
          <w:sz w:val="21"/>
          <w:szCs w:val="24"/>
        </w:rPr>
      </w:pPr>
      <w:r w:rsidRPr="00925C5B">
        <w:rPr>
          <w:rFonts w:ascii="Courier New" w:hAnsi="Courier New" w:cs="Courier New"/>
          <w:sz w:val="21"/>
          <w:szCs w:val="24"/>
        </w:rPr>
        <w:t>&gt; spec3</w:t>
      </w:r>
    </w:p>
    <w:p w14:paraId="0545DFBB" w14:textId="675D8B4F" w:rsidR="00D7116B" w:rsidRPr="00925C5B" w:rsidRDefault="00D7116B" w:rsidP="0003527D">
      <w:pPr>
        <w:spacing w:after="0" w:line="480" w:lineRule="auto"/>
        <w:rPr>
          <w:rFonts w:ascii="Courier New" w:hAnsi="Courier New" w:cs="Courier New"/>
          <w:sz w:val="21"/>
          <w:szCs w:val="24"/>
        </w:rPr>
      </w:pPr>
      <w:r w:rsidRPr="00925C5B">
        <w:rPr>
          <w:rFonts w:ascii="Courier New" w:hAnsi="Courier New" w:cs="Courier New"/>
          <w:sz w:val="21"/>
          <w:szCs w:val="24"/>
        </w:rPr>
        <w:t>[1] 0.9704223</w:t>
      </w:r>
    </w:p>
    <w:p w14:paraId="31964366" w14:textId="3B1254A2" w:rsidR="0077343F" w:rsidRPr="00813AC9" w:rsidRDefault="0077343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We see that overall, survey instrument </w:t>
      </w:r>
      <w:r w:rsidR="00D7116B" w:rsidRPr="00813AC9">
        <w:rPr>
          <w:rFonts w:ascii="Times New Roman" w:hAnsi="Times New Roman" w:cs="Times New Roman"/>
          <w:sz w:val="24"/>
          <w:szCs w:val="24"/>
        </w:rPr>
        <w:t>1</w:t>
      </w:r>
      <w:r w:rsidRPr="00BE6D52">
        <w:rPr>
          <w:rFonts w:ascii="Times New Roman" w:hAnsi="Times New Roman" w:cs="Times New Roman"/>
          <w:sz w:val="24"/>
          <w:szCs w:val="24"/>
        </w:rPr>
        <w:t xml:space="preserve"> is best from the perspective of maximizing sensitivity (</w:t>
      </w:r>
      <w:r w:rsidR="0044695F" w:rsidRPr="00CB7313">
        <w:rPr>
          <w:rFonts w:ascii="Times New Roman" w:hAnsi="Times New Roman" w:cs="Times New Roman"/>
          <w:sz w:val="24"/>
          <w:szCs w:val="24"/>
        </w:rPr>
        <w:t>at</w:t>
      </w:r>
      <w:r w:rsidRPr="009C4F68">
        <w:rPr>
          <w:rFonts w:ascii="Times New Roman" w:hAnsi="Times New Roman" w:cs="Times New Roman"/>
          <w:sz w:val="24"/>
          <w:szCs w:val="24"/>
        </w:rPr>
        <w:t xml:space="preserve"> </w:t>
      </w:r>
      <w:r w:rsidR="00D7116B" w:rsidRPr="0032728B">
        <w:rPr>
          <w:rFonts w:ascii="Times New Roman" w:hAnsi="Times New Roman" w:cs="Times New Roman"/>
          <w:sz w:val="24"/>
          <w:szCs w:val="24"/>
        </w:rPr>
        <w:t>81</w:t>
      </w:r>
      <w:r w:rsidRPr="0032728B">
        <w:rPr>
          <w:rFonts w:ascii="Times New Roman" w:hAnsi="Times New Roman" w:cs="Times New Roman"/>
          <w:sz w:val="24"/>
          <w:szCs w:val="24"/>
        </w:rPr>
        <w:t>% sensitivity)</w:t>
      </w:r>
      <w:r w:rsidR="00D7116B" w:rsidRPr="00813AC9">
        <w:rPr>
          <w:rFonts w:ascii="Times New Roman" w:hAnsi="Times New Roman" w:cs="Times New Roman"/>
          <w:sz w:val="24"/>
          <w:szCs w:val="24"/>
        </w:rPr>
        <w:t xml:space="preserve">, and </w:t>
      </w:r>
      <w:r w:rsidR="0044695F" w:rsidRPr="00813AC9">
        <w:rPr>
          <w:rFonts w:ascii="Times New Roman" w:hAnsi="Times New Roman" w:cs="Times New Roman"/>
          <w:sz w:val="24"/>
          <w:szCs w:val="24"/>
        </w:rPr>
        <w:t xml:space="preserve">it </w:t>
      </w:r>
      <w:r w:rsidR="00D7116B" w:rsidRPr="00813AC9">
        <w:rPr>
          <w:rFonts w:ascii="Times New Roman" w:hAnsi="Times New Roman" w:cs="Times New Roman"/>
          <w:sz w:val="24"/>
          <w:szCs w:val="24"/>
        </w:rPr>
        <w:t>has 80% specificity as well</w:t>
      </w:r>
      <w:r w:rsidRPr="00813AC9">
        <w:rPr>
          <w:rFonts w:ascii="Times New Roman" w:hAnsi="Times New Roman" w:cs="Times New Roman"/>
          <w:sz w:val="24"/>
          <w:szCs w:val="24"/>
        </w:rPr>
        <w:t xml:space="preserve">. </w:t>
      </w:r>
      <w:r w:rsidR="00D7116B" w:rsidRPr="00813AC9">
        <w:rPr>
          <w:rFonts w:ascii="Times New Roman" w:hAnsi="Times New Roman" w:cs="Times New Roman"/>
          <w:sz w:val="24"/>
          <w:szCs w:val="24"/>
        </w:rPr>
        <w:t xml:space="preserve">Survey instrument 2 is unimpressive in terms of sensitivity (55%), but has higher specificity (94%). </w:t>
      </w:r>
      <w:r w:rsidRPr="00813AC9">
        <w:rPr>
          <w:rFonts w:ascii="Times New Roman" w:hAnsi="Times New Roman" w:cs="Times New Roman"/>
          <w:sz w:val="24"/>
          <w:szCs w:val="24"/>
        </w:rPr>
        <w:t xml:space="preserve">Survey instrument </w:t>
      </w:r>
      <w:r w:rsidR="00D7116B" w:rsidRPr="00813AC9">
        <w:rPr>
          <w:rFonts w:ascii="Times New Roman" w:hAnsi="Times New Roman" w:cs="Times New Roman"/>
          <w:sz w:val="24"/>
          <w:szCs w:val="24"/>
        </w:rPr>
        <w:t>3</w:t>
      </w:r>
      <w:r w:rsidRPr="00813AC9">
        <w:rPr>
          <w:rFonts w:ascii="Times New Roman" w:hAnsi="Times New Roman" w:cs="Times New Roman"/>
          <w:sz w:val="24"/>
          <w:szCs w:val="24"/>
        </w:rPr>
        <w:t xml:space="preserve"> </w:t>
      </w:r>
      <w:r w:rsidR="003A586A" w:rsidRPr="00813AC9">
        <w:rPr>
          <w:rFonts w:ascii="Times New Roman" w:hAnsi="Times New Roman" w:cs="Times New Roman"/>
          <w:sz w:val="24"/>
          <w:szCs w:val="24"/>
        </w:rPr>
        <w:t xml:space="preserve">has terrible sensitivity (only 10% sensitivity), but is </w:t>
      </w:r>
      <w:r w:rsidRPr="00813AC9">
        <w:rPr>
          <w:rFonts w:ascii="Times New Roman" w:hAnsi="Times New Roman" w:cs="Times New Roman"/>
          <w:sz w:val="24"/>
          <w:szCs w:val="24"/>
        </w:rPr>
        <w:t xml:space="preserve">best from the perspective of preventing false positives (specificity </w:t>
      </w:r>
      <w:r w:rsidR="00D7116B" w:rsidRPr="00813AC9">
        <w:rPr>
          <w:rFonts w:ascii="Times New Roman" w:hAnsi="Times New Roman" w:cs="Times New Roman"/>
          <w:sz w:val="24"/>
          <w:szCs w:val="24"/>
        </w:rPr>
        <w:t>97</w:t>
      </w:r>
      <w:r w:rsidR="003A586A" w:rsidRPr="00813AC9">
        <w:rPr>
          <w:rFonts w:ascii="Times New Roman" w:hAnsi="Times New Roman" w:cs="Times New Roman"/>
          <w:sz w:val="24"/>
          <w:szCs w:val="24"/>
        </w:rPr>
        <w:t>%).</w:t>
      </w:r>
      <w:r w:rsidRPr="00813AC9">
        <w:rPr>
          <w:rFonts w:ascii="Times New Roman" w:hAnsi="Times New Roman" w:cs="Times New Roman"/>
          <w:sz w:val="24"/>
          <w:szCs w:val="24"/>
        </w:rPr>
        <w:t xml:space="preserve"> </w:t>
      </w:r>
    </w:p>
    <w:p w14:paraId="7B81015A" w14:textId="7F2B303F" w:rsidR="00D658CE" w:rsidRPr="00813AC9" w:rsidRDefault="0077343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Ultimately, none of the three instruments are very impressive, but we could use our model to test alternative instruments of combinations of instruments to improve performance. </w:t>
      </w:r>
      <w:r w:rsidR="00D658CE" w:rsidRPr="00813AC9">
        <w:rPr>
          <w:rFonts w:ascii="Times New Roman" w:hAnsi="Times New Roman" w:cs="Times New Roman"/>
          <w:sz w:val="24"/>
          <w:szCs w:val="24"/>
        </w:rPr>
        <w:t xml:space="preserve">One common way that epidemiologists compare the performance statistics of tests is to plot a “receiver operating characteristic” (ROC) curve. The ROC curve plots 1 minus the specificity of an instrument against the sensitivity of an instrument, and a </w:t>
      </w:r>
      <w:r w:rsidR="00D658CE" w:rsidRPr="00813AC9">
        <w:rPr>
          <w:rFonts w:ascii="Times New Roman" w:hAnsi="Times New Roman" w:cs="Times New Roman"/>
          <w:i/>
          <w:sz w:val="24"/>
          <w:szCs w:val="24"/>
        </w:rPr>
        <w:t>C-statistic</w:t>
      </w:r>
      <w:r w:rsidR="00D658CE" w:rsidRPr="00813AC9">
        <w:rPr>
          <w:rFonts w:ascii="Times New Roman" w:hAnsi="Times New Roman" w:cs="Times New Roman"/>
          <w:sz w:val="24"/>
          <w:szCs w:val="24"/>
        </w:rPr>
        <w:t xml:space="preserve"> is calculated as the area under the curve. </w:t>
      </w:r>
      <w:r w:rsidR="00C31223" w:rsidRPr="00813AC9">
        <w:rPr>
          <w:rFonts w:ascii="Times New Roman" w:hAnsi="Times New Roman" w:cs="Times New Roman"/>
          <w:sz w:val="24"/>
          <w:szCs w:val="24"/>
        </w:rPr>
        <w:t xml:space="preserve">Higher </w:t>
      </w:r>
      <w:r w:rsidR="00C31223" w:rsidRPr="00813AC9">
        <w:rPr>
          <w:rFonts w:ascii="Times New Roman" w:hAnsi="Times New Roman" w:cs="Times New Roman"/>
          <w:i/>
          <w:sz w:val="24"/>
          <w:szCs w:val="24"/>
        </w:rPr>
        <w:t>C</w:t>
      </w:r>
      <w:r w:rsidR="00C31223" w:rsidRPr="00813AC9">
        <w:rPr>
          <w:rFonts w:ascii="Times New Roman" w:hAnsi="Times New Roman" w:cs="Times New Roman"/>
          <w:sz w:val="24"/>
          <w:szCs w:val="24"/>
        </w:rPr>
        <w:t>-statistics (closer to 1) indicate a better ability of an instrument to discriminate people with the disease from those without.</w:t>
      </w:r>
    </w:p>
    <w:p w14:paraId="7228884E" w14:textId="5D8CE915" w:rsidR="00F92C34" w:rsidRPr="00813AC9" w:rsidRDefault="00C31223"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lastRenderedPageBreak/>
        <w:tab/>
        <w:t xml:space="preserve">We can use the Epi package in </w:t>
      </w:r>
      <w:r w:rsidRPr="00813AC9">
        <w:rPr>
          <w:rFonts w:ascii="Times New Roman" w:hAnsi="Times New Roman" w:cs="Times New Roman"/>
          <w:i/>
          <w:sz w:val="24"/>
          <w:szCs w:val="24"/>
        </w:rPr>
        <w:t>R</w:t>
      </w:r>
      <w:r w:rsidRPr="00813AC9">
        <w:rPr>
          <w:rFonts w:ascii="Times New Roman" w:hAnsi="Times New Roman" w:cs="Times New Roman"/>
          <w:sz w:val="24"/>
          <w:szCs w:val="24"/>
        </w:rPr>
        <w:t xml:space="preserve"> to calculate the </w:t>
      </w:r>
      <w:r w:rsidRPr="00813AC9">
        <w:rPr>
          <w:rFonts w:ascii="Times New Roman" w:hAnsi="Times New Roman" w:cs="Times New Roman"/>
          <w:i/>
          <w:sz w:val="24"/>
          <w:szCs w:val="24"/>
        </w:rPr>
        <w:t>C</w:t>
      </w:r>
      <w:r w:rsidRPr="00813AC9">
        <w:rPr>
          <w:rFonts w:ascii="Times New Roman" w:hAnsi="Times New Roman" w:cs="Times New Roman"/>
          <w:sz w:val="24"/>
          <w:szCs w:val="24"/>
        </w:rPr>
        <w:t xml:space="preserve"> statistic:</w:t>
      </w:r>
    </w:p>
    <w:p w14:paraId="1CD27DB0" w14:textId="77777777" w:rsidR="00C31223" w:rsidRPr="00925C5B" w:rsidRDefault="00C31223" w:rsidP="0032728B">
      <w:pPr>
        <w:spacing w:after="0" w:line="240" w:lineRule="auto"/>
        <w:rPr>
          <w:rFonts w:ascii="Courier New" w:hAnsi="Courier New" w:cs="Courier New"/>
          <w:sz w:val="21"/>
          <w:szCs w:val="24"/>
        </w:rPr>
      </w:pPr>
      <w:r w:rsidRPr="00925C5B">
        <w:rPr>
          <w:rFonts w:ascii="Courier New" w:hAnsi="Courier New" w:cs="Courier New"/>
          <w:sz w:val="21"/>
          <w:szCs w:val="24"/>
        </w:rPr>
        <w:t>install.packages('Epi')</w:t>
      </w:r>
    </w:p>
    <w:p w14:paraId="522C870D" w14:textId="77777777" w:rsidR="00C31223" w:rsidRPr="00925C5B" w:rsidRDefault="00C31223">
      <w:pPr>
        <w:spacing w:after="0" w:line="240" w:lineRule="auto"/>
        <w:rPr>
          <w:rFonts w:ascii="Courier New" w:hAnsi="Courier New" w:cs="Courier New"/>
          <w:sz w:val="21"/>
          <w:szCs w:val="24"/>
        </w:rPr>
      </w:pPr>
      <w:r w:rsidRPr="00925C5B">
        <w:rPr>
          <w:rFonts w:ascii="Courier New" w:hAnsi="Courier New" w:cs="Courier New"/>
          <w:sz w:val="21"/>
          <w:szCs w:val="24"/>
        </w:rPr>
        <w:t>library(Epi)</w:t>
      </w:r>
    </w:p>
    <w:p w14:paraId="1145EDD2" w14:textId="665C1340" w:rsidR="00C31223" w:rsidRPr="00925C5B" w:rsidRDefault="00C31223" w:rsidP="0003527D">
      <w:pPr>
        <w:spacing w:after="0" w:line="480" w:lineRule="auto"/>
        <w:rPr>
          <w:rFonts w:ascii="Courier New" w:hAnsi="Courier New" w:cs="Courier New"/>
          <w:sz w:val="21"/>
          <w:szCs w:val="24"/>
        </w:rPr>
      </w:pPr>
      <w:r w:rsidRPr="00925C5B">
        <w:rPr>
          <w:rFonts w:ascii="Courier New" w:hAnsi="Courier New" w:cs="Courier New"/>
          <w:sz w:val="21"/>
          <w:szCs w:val="24"/>
        </w:rPr>
        <w:t>ROC(survey1pos,</w:t>
      </w:r>
      <w:r w:rsidR="001500F5" w:rsidRPr="00925C5B">
        <w:rPr>
          <w:rFonts w:ascii="Courier New" w:hAnsi="Courier New" w:cs="Courier New"/>
          <w:sz w:val="21"/>
          <w:szCs w:val="24"/>
        </w:rPr>
        <w:t xml:space="preserve"> </w:t>
      </w:r>
      <w:r w:rsidRPr="00925C5B">
        <w:rPr>
          <w:rFonts w:ascii="Courier New" w:hAnsi="Courier New" w:cs="Courier New"/>
          <w:sz w:val="21"/>
          <w:szCs w:val="24"/>
        </w:rPr>
        <w:t>dm)</w:t>
      </w:r>
    </w:p>
    <w:p w14:paraId="3EAE17DA" w14:textId="7D769BEC" w:rsidR="00C31223" w:rsidRPr="00813AC9" w:rsidRDefault="00C31223"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1500F5" w:rsidRPr="00813AC9">
        <w:rPr>
          <w:rFonts w:ascii="Times New Roman" w:hAnsi="Times New Roman" w:cs="Times New Roman"/>
          <w:sz w:val="24"/>
          <w:szCs w:val="24"/>
        </w:rPr>
        <w:t xml:space="preserve">The ROC function requires us to first type the test results, then the true disease status, in parentheses. </w:t>
      </w:r>
      <w:r w:rsidRPr="00BE6D52">
        <w:rPr>
          <w:rFonts w:ascii="Times New Roman" w:hAnsi="Times New Roman" w:cs="Times New Roman"/>
          <w:sz w:val="24"/>
          <w:szCs w:val="24"/>
        </w:rPr>
        <w:t xml:space="preserve">The ROC curve for instrument 1 is shown in </w:t>
      </w:r>
      <w:r w:rsidR="00F32CD3">
        <w:rPr>
          <w:rFonts w:ascii="Times New Roman" w:hAnsi="Times New Roman" w:cs="Times New Roman"/>
          <w:sz w:val="24"/>
          <w:szCs w:val="24"/>
        </w:rPr>
        <w:t>Figure 7.</w:t>
      </w:r>
      <w:r w:rsidRPr="00BE6D52">
        <w:rPr>
          <w:rFonts w:ascii="Times New Roman" w:hAnsi="Times New Roman" w:cs="Times New Roman"/>
          <w:sz w:val="24"/>
          <w:szCs w:val="24"/>
        </w:rPr>
        <w:t>4</w:t>
      </w:r>
      <w:r w:rsidR="00AF3BB7" w:rsidRPr="00813AC9">
        <w:rPr>
          <w:rFonts w:ascii="Times New Roman" w:hAnsi="Times New Roman" w:cs="Times New Roman"/>
          <w:sz w:val="24"/>
          <w:szCs w:val="24"/>
        </w:rPr>
        <w:t xml:space="preserve">, which reveals a </w:t>
      </w:r>
      <w:r w:rsidR="00AF3BB7" w:rsidRPr="00813AC9">
        <w:rPr>
          <w:rFonts w:ascii="Times New Roman" w:hAnsi="Times New Roman" w:cs="Times New Roman"/>
          <w:i/>
          <w:sz w:val="24"/>
          <w:szCs w:val="24"/>
        </w:rPr>
        <w:t>C</w:t>
      </w:r>
      <w:r w:rsidR="00AF3BB7" w:rsidRPr="00813AC9">
        <w:rPr>
          <w:rFonts w:ascii="Times New Roman" w:hAnsi="Times New Roman" w:cs="Times New Roman"/>
          <w:sz w:val="24"/>
          <w:szCs w:val="24"/>
        </w:rPr>
        <w:t>-statistic of 0.804</w:t>
      </w:r>
      <w:r w:rsidRPr="00813AC9">
        <w:rPr>
          <w:rFonts w:ascii="Times New Roman" w:hAnsi="Times New Roman" w:cs="Times New Roman"/>
          <w:sz w:val="24"/>
          <w:szCs w:val="24"/>
        </w:rPr>
        <w:t>.</w:t>
      </w:r>
      <w:r w:rsidR="00D929E4" w:rsidRPr="00813AC9">
        <w:rPr>
          <w:rFonts w:ascii="Times New Roman" w:hAnsi="Times New Roman" w:cs="Times New Roman"/>
          <w:sz w:val="24"/>
          <w:szCs w:val="24"/>
        </w:rPr>
        <w:t xml:space="preserve"> Typically, we aim for </w:t>
      </w:r>
      <w:r w:rsidR="00D929E4" w:rsidRPr="00813AC9">
        <w:rPr>
          <w:rFonts w:ascii="Times New Roman" w:hAnsi="Times New Roman" w:cs="Times New Roman"/>
          <w:i/>
          <w:sz w:val="24"/>
          <w:szCs w:val="24"/>
        </w:rPr>
        <w:t>C</w:t>
      </w:r>
      <w:r w:rsidR="00217409" w:rsidRPr="00813AC9">
        <w:rPr>
          <w:rFonts w:ascii="Times New Roman" w:hAnsi="Times New Roman" w:cs="Times New Roman"/>
          <w:sz w:val="24"/>
          <w:szCs w:val="24"/>
        </w:rPr>
        <w:t>-statistics that are over 0.8</w:t>
      </w:r>
      <w:r w:rsidR="00D929E4" w:rsidRPr="00813AC9">
        <w:rPr>
          <w:rFonts w:ascii="Times New Roman" w:hAnsi="Times New Roman" w:cs="Times New Roman"/>
          <w:sz w:val="24"/>
          <w:szCs w:val="24"/>
        </w:rPr>
        <w:t xml:space="preserve"> for an instrument to be considered strong, but for screening purposes we would favor a high-sensitivity instrument over a high-specificity instrument to </w:t>
      </w:r>
      <w:r w:rsidR="00B42CAA" w:rsidRPr="00813AC9">
        <w:rPr>
          <w:rFonts w:ascii="Times New Roman" w:hAnsi="Times New Roman" w:cs="Times New Roman"/>
          <w:sz w:val="24"/>
          <w:szCs w:val="24"/>
        </w:rPr>
        <w:t>detect as many people as possible who have the disease.</w:t>
      </w:r>
    </w:p>
    <w:p w14:paraId="0F023075" w14:textId="61D73CA8" w:rsidR="00AF3BB7" w:rsidRPr="00813AC9" w:rsidRDefault="005D5358" w:rsidP="0003527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INSERT </w:t>
      </w:r>
      <w:r w:rsidR="00F32CD3">
        <w:rPr>
          <w:rFonts w:ascii="Times New Roman" w:hAnsi="Times New Roman" w:cs="Times New Roman"/>
          <w:sz w:val="24"/>
          <w:szCs w:val="24"/>
        </w:rPr>
        <w:t>FIGURE 7.</w:t>
      </w:r>
      <w:r>
        <w:rPr>
          <w:rFonts w:ascii="Times New Roman" w:hAnsi="Times New Roman" w:cs="Times New Roman"/>
          <w:sz w:val="24"/>
          <w:szCs w:val="24"/>
        </w:rPr>
        <w:t>4 HERE]</w:t>
      </w:r>
    </w:p>
    <w:p w14:paraId="3D457AAF" w14:textId="77777777" w:rsidR="00D658CE" w:rsidRPr="0032728B" w:rsidRDefault="00D658CE" w:rsidP="006047DC">
      <w:pPr>
        <w:spacing w:after="0" w:line="480" w:lineRule="auto"/>
        <w:rPr>
          <w:rFonts w:ascii="Times New Roman" w:hAnsi="Times New Roman" w:cs="Times New Roman"/>
          <w:sz w:val="24"/>
          <w:szCs w:val="24"/>
        </w:rPr>
      </w:pPr>
    </w:p>
    <w:p w14:paraId="20A82453" w14:textId="29FBF379" w:rsidR="004035A4" w:rsidRPr="006047DC" w:rsidRDefault="0032728B" w:rsidP="006047DC">
      <w:pPr>
        <w:pStyle w:val="Heading2"/>
        <w:spacing w:before="0" w:beforeAutospacing="0" w:after="0" w:afterAutospacing="0" w:line="480" w:lineRule="auto"/>
        <w:rPr>
          <w:rFonts w:ascii="Times New Roman" w:hAnsi="Times New Roman"/>
          <w:b w:val="0"/>
          <w:sz w:val="24"/>
          <w:szCs w:val="24"/>
        </w:rPr>
      </w:pPr>
      <w:r>
        <w:rPr>
          <w:rFonts w:ascii="Times New Roman" w:hAnsi="Times New Roman"/>
          <w:b w:val="0"/>
          <w:sz w:val="24"/>
          <w:szCs w:val="24"/>
        </w:rPr>
        <w:t>&lt;2&gt;</w:t>
      </w:r>
      <w:r w:rsidR="00505805" w:rsidRPr="006047DC">
        <w:rPr>
          <w:rFonts w:ascii="Times New Roman" w:hAnsi="Times New Roman"/>
          <w:b w:val="0"/>
          <w:sz w:val="24"/>
          <w:szCs w:val="24"/>
        </w:rPr>
        <w:t>Addressing decision uncertainties using microsimulation</w:t>
      </w:r>
    </w:p>
    <w:p w14:paraId="66D2C73E" w14:textId="1029B996" w:rsidR="00505805" w:rsidRPr="00813AC9" w:rsidRDefault="00505805"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284EC8" w:rsidRPr="00813AC9">
        <w:rPr>
          <w:rFonts w:ascii="Times New Roman" w:hAnsi="Times New Roman" w:cs="Times New Roman"/>
          <w:sz w:val="24"/>
          <w:szCs w:val="24"/>
        </w:rPr>
        <w:t>O</w:t>
      </w:r>
      <w:r w:rsidRPr="00813AC9">
        <w:rPr>
          <w:rFonts w:ascii="Times New Roman" w:hAnsi="Times New Roman" w:cs="Times New Roman"/>
          <w:sz w:val="24"/>
          <w:szCs w:val="24"/>
        </w:rPr>
        <w:t xml:space="preserve">ur previous example of microsimulation permitted us to </w:t>
      </w:r>
      <w:r w:rsidR="00284EC8" w:rsidRPr="00BE6D52">
        <w:rPr>
          <w:rFonts w:ascii="Times New Roman" w:hAnsi="Times New Roman" w:cs="Times New Roman"/>
          <w:sz w:val="24"/>
          <w:szCs w:val="24"/>
        </w:rPr>
        <w:t>examine how microsimulation can help us detect individuals at different degrees of risk for an outcome, overcoming a hurdle of Markov modeling that tends to focus</w:t>
      </w:r>
      <w:r w:rsidR="00284EC8" w:rsidRPr="00813AC9">
        <w:rPr>
          <w:rFonts w:ascii="Times New Roman" w:hAnsi="Times New Roman" w:cs="Times New Roman"/>
          <w:sz w:val="24"/>
          <w:szCs w:val="24"/>
        </w:rPr>
        <w:t xml:space="preserve"> on the population average rate of disease.</w:t>
      </w:r>
    </w:p>
    <w:p w14:paraId="1DBE5D83" w14:textId="5E6F720C" w:rsidR="00284EC8" w:rsidRPr="00813AC9" w:rsidRDefault="00284EC8"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Another </w:t>
      </w:r>
      <w:r w:rsidR="00136638">
        <w:rPr>
          <w:rFonts w:ascii="Times New Roman" w:hAnsi="Times New Roman" w:cs="Times New Roman"/>
          <w:sz w:val="24"/>
          <w:szCs w:val="24"/>
        </w:rPr>
        <w:t>important</w:t>
      </w:r>
      <w:r w:rsidRPr="00813AC9">
        <w:rPr>
          <w:rFonts w:ascii="Times New Roman" w:hAnsi="Times New Roman" w:cs="Times New Roman"/>
          <w:sz w:val="24"/>
          <w:szCs w:val="24"/>
        </w:rPr>
        <w:t xml:space="preserve"> advantage of microsimulation is its ability to allow us to make better decisions when we face a lot of uncertainty. Let’s take the following example: </w:t>
      </w:r>
      <w:r w:rsidR="00E37A21" w:rsidRPr="00813AC9">
        <w:rPr>
          <w:rFonts w:ascii="Times New Roman" w:hAnsi="Times New Roman" w:cs="Times New Roman"/>
          <w:sz w:val="24"/>
          <w:szCs w:val="24"/>
        </w:rPr>
        <w:t>suppose we have a medical clinic for which we need to make a hiring decision. Can we afford to hire a new nurse to help us at the clinic?</w:t>
      </w:r>
    </w:p>
    <w:p w14:paraId="5144C6A6" w14:textId="6AE7E22B" w:rsidR="00E37A21" w:rsidRPr="00813AC9" w:rsidRDefault="00E37A21"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1217A9" w:rsidRPr="00813AC9">
        <w:rPr>
          <w:rFonts w:ascii="Times New Roman" w:hAnsi="Times New Roman" w:cs="Times New Roman"/>
          <w:sz w:val="24"/>
          <w:szCs w:val="24"/>
        </w:rPr>
        <w:t>Currently, we have five doctors at the clinic who see on average</w:t>
      </w:r>
      <w:r w:rsidR="00322491" w:rsidRPr="00813AC9">
        <w:rPr>
          <w:rFonts w:ascii="Times New Roman" w:hAnsi="Times New Roman" w:cs="Times New Roman"/>
          <w:sz w:val="24"/>
          <w:szCs w:val="24"/>
        </w:rPr>
        <w:t xml:space="preserve"> </w:t>
      </w:r>
      <w:r w:rsidR="0022308B" w:rsidRPr="00813AC9">
        <w:rPr>
          <w:rFonts w:ascii="Times New Roman" w:hAnsi="Times New Roman" w:cs="Times New Roman"/>
          <w:sz w:val="24"/>
          <w:szCs w:val="24"/>
        </w:rPr>
        <w:t>110</w:t>
      </w:r>
      <w:r w:rsidR="00322491" w:rsidRPr="00813AC9">
        <w:rPr>
          <w:rFonts w:ascii="Times New Roman" w:hAnsi="Times New Roman" w:cs="Times New Roman"/>
          <w:sz w:val="24"/>
          <w:szCs w:val="24"/>
        </w:rPr>
        <w:t xml:space="preserve"> patients per day</w:t>
      </w:r>
      <w:r w:rsidR="0022308B" w:rsidRPr="00813AC9">
        <w:rPr>
          <w:rFonts w:ascii="Times New Roman" w:hAnsi="Times New Roman" w:cs="Times New Roman"/>
          <w:sz w:val="24"/>
          <w:szCs w:val="24"/>
        </w:rPr>
        <w:t xml:space="preserve"> among them</w:t>
      </w:r>
      <w:r w:rsidR="00322491" w:rsidRPr="00813AC9">
        <w:rPr>
          <w:rFonts w:ascii="Times New Roman" w:hAnsi="Times New Roman" w:cs="Times New Roman"/>
          <w:sz w:val="24"/>
          <w:szCs w:val="24"/>
        </w:rPr>
        <w:t xml:space="preserve"> (standard deviation of </w:t>
      </w:r>
      <w:r w:rsidR="0022308B" w:rsidRPr="00813AC9">
        <w:rPr>
          <w:rFonts w:ascii="Times New Roman" w:hAnsi="Times New Roman" w:cs="Times New Roman"/>
          <w:sz w:val="24"/>
          <w:szCs w:val="24"/>
        </w:rPr>
        <w:t>15</w:t>
      </w:r>
      <w:r w:rsidR="00322491" w:rsidRPr="00813AC9">
        <w:rPr>
          <w:rFonts w:ascii="Times New Roman" w:hAnsi="Times New Roman" w:cs="Times New Roman"/>
          <w:sz w:val="24"/>
          <w:szCs w:val="24"/>
        </w:rPr>
        <w:t>)</w:t>
      </w:r>
      <w:r w:rsidR="008E0A81" w:rsidRPr="00813AC9">
        <w:rPr>
          <w:rFonts w:ascii="Times New Roman" w:hAnsi="Times New Roman" w:cs="Times New Roman"/>
          <w:sz w:val="24"/>
          <w:szCs w:val="24"/>
        </w:rPr>
        <w:t>, for every day of the 240 days per year that the clinic is open</w:t>
      </w:r>
      <w:r w:rsidR="00322491" w:rsidRPr="00813AC9">
        <w:rPr>
          <w:rFonts w:ascii="Times New Roman" w:hAnsi="Times New Roman" w:cs="Times New Roman"/>
          <w:sz w:val="24"/>
          <w:szCs w:val="24"/>
        </w:rPr>
        <w:t xml:space="preserve">. Because different patients have different levels of illness, </w:t>
      </w:r>
      <w:r w:rsidR="004B39E5" w:rsidRPr="00813AC9">
        <w:rPr>
          <w:rFonts w:ascii="Times New Roman" w:hAnsi="Times New Roman" w:cs="Times New Roman"/>
          <w:sz w:val="24"/>
          <w:szCs w:val="24"/>
        </w:rPr>
        <w:t xml:space="preserve">they take different amounts of time. </w:t>
      </w:r>
      <w:r w:rsidR="00177652">
        <w:rPr>
          <w:rFonts w:ascii="Times New Roman" w:hAnsi="Times New Roman" w:cs="Times New Roman"/>
          <w:sz w:val="24"/>
          <w:szCs w:val="24"/>
        </w:rPr>
        <w:t xml:space="preserve">Furthermore, </w:t>
      </w:r>
      <w:r w:rsidR="004B39E5" w:rsidRPr="00813AC9">
        <w:rPr>
          <w:rFonts w:ascii="Times New Roman" w:hAnsi="Times New Roman" w:cs="Times New Roman"/>
          <w:sz w:val="24"/>
          <w:szCs w:val="24"/>
        </w:rPr>
        <w:t xml:space="preserve">because </w:t>
      </w:r>
      <w:r w:rsidR="000D2162" w:rsidRPr="00813AC9">
        <w:rPr>
          <w:rFonts w:ascii="Times New Roman" w:hAnsi="Times New Roman" w:cs="Times New Roman"/>
          <w:sz w:val="24"/>
          <w:szCs w:val="24"/>
        </w:rPr>
        <w:t>different patients have different insurance companies and require different levels of service, the clinic gets paid different amounts per patient, with the typ</w:t>
      </w:r>
      <w:r w:rsidR="00AF040A" w:rsidRPr="00813AC9">
        <w:rPr>
          <w:rFonts w:ascii="Times New Roman" w:hAnsi="Times New Roman" w:cs="Times New Roman"/>
          <w:sz w:val="24"/>
          <w:szCs w:val="24"/>
        </w:rPr>
        <w:t>ical patient visit producing $10</w:t>
      </w:r>
      <w:r w:rsidR="000D2162" w:rsidRPr="00813AC9">
        <w:rPr>
          <w:rFonts w:ascii="Times New Roman" w:hAnsi="Times New Roman" w:cs="Times New Roman"/>
          <w:sz w:val="24"/>
          <w:szCs w:val="24"/>
        </w:rPr>
        <w:t>0 in</w:t>
      </w:r>
      <w:r w:rsidR="00BA5326" w:rsidRPr="00813AC9">
        <w:rPr>
          <w:rFonts w:ascii="Times New Roman" w:hAnsi="Times New Roman" w:cs="Times New Roman"/>
          <w:sz w:val="24"/>
          <w:szCs w:val="24"/>
        </w:rPr>
        <w:t xml:space="preserve"> gross</w:t>
      </w:r>
      <w:r w:rsidR="000D2162" w:rsidRPr="00813AC9">
        <w:rPr>
          <w:rFonts w:ascii="Times New Roman" w:hAnsi="Times New Roman" w:cs="Times New Roman"/>
          <w:sz w:val="24"/>
          <w:szCs w:val="24"/>
        </w:rPr>
        <w:t xml:space="preserve"> revenue (standard deviation of $20). </w:t>
      </w:r>
      <w:r w:rsidR="00BA5326" w:rsidRPr="00813AC9">
        <w:rPr>
          <w:rFonts w:ascii="Times New Roman" w:hAnsi="Times New Roman" w:cs="Times New Roman"/>
          <w:sz w:val="24"/>
          <w:szCs w:val="24"/>
        </w:rPr>
        <w:t xml:space="preserve">Suppose the clinic </w:t>
      </w:r>
      <w:r w:rsidR="00BA5326" w:rsidRPr="00813AC9">
        <w:rPr>
          <w:rFonts w:ascii="Times New Roman" w:hAnsi="Times New Roman" w:cs="Times New Roman"/>
          <w:sz w:val="24"/>
          <w:szCs w:val="24"/>
        </w:rPr>
        <w:lastRenderedPageBreak/>
        <w:t xml:space="preserve">currently </w:t>
      </w:r>
      <w:r w:rsidR="00525C23" w:rsidRPr="00813AC9">
        <w:rPr>
          <w:rFonts w:ascii="Times New Roman" w:hAnsi="Times New Roman" w:cs="Times New Roman"/>
          <w:sz w:val="24"/>
          <w:szCs w:val="24"/>
        </w:rPr>
        <w:t>employs a number of nurses, medical assistants, and receptionists</w:t>
      </w:r>
      <w:r w:rsidR="00DA127D" w:rsidRPr="00813AC9">
        <w:rPr>
          <w:rFonts w:ascii="Times New Roman" w:hAnsi="Times New Roman" w:cs="Times New Roman"/>
          <w:sz w:val="24"/>
          <w:szCs w:val="24"/>
        </w:rPr>
        <w:t>, as well as paying for rent, equipment, and utilities</w:t>
      </w:r>
      <w:r w:rsidR="00525C23" w:rsidRPr="00813AC9">
        <w:rPr>
          <w:rFonts w:ascii="Times New Roman" w:hAnsi="Times New Roman" w:cs="Times New Roman"/>
          <w:sz w:val="24"/>
          <w:szCs w:val="24"/>
        </w:rPr>
        <w:t>. In total, each year</w:t>
      </w:r>
      <w:r w:rsidR="00942D03" w:rsidRPr="00813AC9">
        <w:rPr>
          <w:rFonts w:ascii="Times New Roman" w:hAnsi="Times New Roman" w:cs="Times New Roman"/>
          <w:sz w:val="24"/>
          <w:szCs w:val="24"/>
        </w:rPr>
        <w:t>,</w:t>
      </w:r>
      <w:r w:rsidR="00525C23" w:rsidRPr="00813AC9">
        <w:rPr>
          <w:rFonts w:ascii="Times New Roman" w:hAnsi="Times New Roman" w:cs="Times New Roman"/>
          <w:sz w:val="24"/>
          <w:szCs w:val="24"/>
        </w:rPr>
        <w:t xml:space="preserve"> </w:t>
      </w:r>
      <w:r w:rsidR="00942D03" w:rsidRPr="00813AC9">
        <w:rPr>
          <w:rFonts w:ascii="Times New Roman" w:hAnsi="Times New Roman" w:cs="Times New Roman"/>
          <w:sz w:val="24"/>
          <w:szCs w:val="24"/>
        </w:rPr>
        <w:t>the</w:t>
      </w:r>
      <w:r w:rsidR="00525C23" w:rsidRPr="00813AC9">
        <w:rPr>
          <w:rFonts w:ascii="Times New Roman" w:hAnsi="Times New Roman" w:cs="Times New Roman"/>
          <w:sz w:val="24"/>
          <w:szCs w:val="24"/>
        </w:rPr>
        <w:t xml:space="preserve"> collective salary </w:t>
      </w:r>
      <w:r w:rsidR="00942D03" w:rsidRPr="00813AC9">
        <w:rPr>
          <w:rFonts w:ascii="Times New Roman" w:hAnsi="Times New Roman" w:cs="Times New Roman"/>
          <w:sz w:val="24"/>
          <w:szCs w:val="24"/>
        </w:rPr>
        <w:t>and overhead costs</w:t>
      </w:r>
      <w:r w:rsidR="00525C23" w:rsidRPr="00813AC9">
        <w:rPr>
          <w:rFonts w:ascii="Times New Roman" w:hAnsi="Times New Roman" w:cs="Times New Roman"/>
          <w:sz w:val="24"/>
          <w:szCs w:val="24"/>
        </w:rPr>
        <w:t xml:space="preserve"> </w:t>
      </w:r>
      <w:r w:rsidR="0060754F" w:rsidRPr="00813AC9">
        <w:rPr>
          <w:rFonts w:ascii="Times New Roman" w:hAnsi="Times New Roman" w:cs="Times New Roman"/>
          <w:sz w:val="24"/>
          <w:szCs w:val="24"/>
        </w:rPr>
        <w:t>at the</w:t>
      </w:r>
      <w:r w:rsidR="00525C23" w:rsidRPr="00813AC9">
        <w:rPr>
          <w:rFonts w:ascii="Times New Roman" w:hAnsi="Times New Roman" w:cs="Times New Roman"/>
          <w:sz w:val="24"/>
          <w:szCs w:val="24"/>
        </w:rPr>
        <w:t xml:space="preserve"> clinic </w:t>
      </w:r>
      <w:r w:rsidR="0060754F" w:rsidRPr="00813AC9">
        <w:rPr>
          <w:rFonts w:ascii="Times New Roman" w:hAnsi="Times New Roman" w:cs="Times New Roman"/>
          <w:sz w:val="24"/>
          <w:szCs w:val="24"/>
        </w:rPr>
        <w:t xml:space="preserve">total </w:t>
      </w:r>
      <w:r w:rsidR="00525C23" w:rsidRPr="00813AC9">
        <w:rPr>
          <w:rFonts w:ascii="Times New Roman" w:hAnsi="Times New Roman" w:cs="Times New Roman"/>
          <w:sz w:val="24"/>
          <w:szCs w:val="24"/>
        </w:rPr>
        <w:t xml:space="preserve">about </w:t>
      </w:r>
      <w:r w:rsidR="003D69EE" w:rsidRPr="00813AC9">
        <w:rPr>
          <w:rFonts w:ascii="Times New Roman" w:hAnsi="Times New Roman" w:cs="Times New Roman"/>
          <w:sz w:val="24"/>
          <w:szCs w:val="24"/>
        </w:rPr>
        <w:t>$</w:t>
      </w:r>
      <w:r w:rsidR="00993AA2" w:rsidRPr="00813AC9">
        <w:rPr>
          <w:rFonts w:ascii="Times New Roman" w:hAnsi="Times New Roman" w:cs="Times New Roman"/>
          <w:sz w:val="24"/>
          <w:szCs w:val="24"/>
        </w:rPr>
        <w:t>2</w:t>
      </w:r>
      <w:r w:rsidR="00E7747E" w:rsidRPr="00813AC9">
        <w:rPr>
          <w:rFonts w:ascii="Times New Roman" w:hAnsi="Times New Roman" w:cs="Times New Roman"/>
          <w:sz w:val="24"/>
          <w:szCs w:val="24"/>
        </w:rPr>
        <w:t>,6</w:t>
      </w:r>
      <w:r w:rsidR="003D69EE" w:rsidRPr="00813AC9">
        <w:rPr>
          <w:rFonts w:ascii="Times New Roman" w:hAnsi="Times New Roman" w:cs="Times New Roman"/>
          <w:sz w:val="24"/>
          <w:szCs w:val="24"/>
        </w:rPr>
        <w:t xml:space="preserve">00,000. </w:t>
      </w:r>
    </w:p>
    <w:p w14:paraId="4CAA62D4" w14:textId="19FA0BD4" w:rsidR="00703D47" w:rsidRPr="00813AC9" w:rsidRDefault="003D69EE"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The key question is whether the clinic can afford to hire a new nurse to help around the clinic. The nurse can help </w:t>
      </w:r>
      <w:r w:rsidR="000521E8" w:rsidRPr="00813AC9">
        <w:rPr>
          <w:rFonts w:ascii="Times New Roman" w:hAnsi="Times New Roman" w:cs="Times New Roman"/>
          <w:sz w:val="24"/>
          <w:szCs w:val="24"/>
        </w:rPr>
        <w:t xml:space="preserve">make the clinic more efficient, so that on average another </w:t>
      </w:r>
      <w:r w:rsidR="00A072D5" w:rsidRPr="00813AC9">
        <w:rPr>
          <w:rFonts w:ascii="Times New Roman" w:hAnsi="Times New Roman" w:cs="Times New Roman"/>
          <w:sz w:val="24"/>
          <w:szCs w:val="24"/>
        </w:rPr>
        <w:t>5</w:t>
      </w:r>
      <w:r w:rsidR="000521E8" w:rsidRPr="00813AC9">
        <w:rPr>
          <w:rFonts w:ascii="Times New Roman" w:hAnsi="Times New Roman" w:cs="Times New Roman"/>
          <w:sz w:val="24"/>
          <w:szCs w:val="24"/>
        </w:rPr>
        <w:t xml:space="preserve"> patients per day might be </w:t>
      </w:r>
      <w:r w:rsidR="00764ED1" w:rsidRPr="00813AC9">
        <w:rPr>
          <w:rFonts w:ascii="Times New Roman" w:hAnsi="Times New Roman" w:cs="Times New Roman"/>
          <w:sz w:val="24"/>
          <w:szCs w:val="24"/>
        </w:rPr>
        <w:t>seen</w:t>
      </w:r>
      <w:r w:rsidR="000521E8" w:rsidRPr="00813AC9">
        <w:rPr>
          <w:rFonts w:ascii="Times New Roman" w:hAnsi="Times New Roman" w:cs="Times New Roman"/>
          <w:sz w:val="24"/>
          <w:szCs w:val="24"/>
        </w:rPr>
        <w:t xml:space="preserve">. </w:t>
      </w:r>
      <w:r w:rsidR="00484E8E" w:rsidRPr="00813AC9">
        <w:rPr>
          <w:rFonts w:ascii="Times New Roman" w:hAnsi="Times New Roman" w:cs="Times New Roman"/>
          <w:sz w:val="24"/>
          <w:szCs w:val="24"/>
        </w:rPr>
        <w:t>But the nurse also costs $10</w:t>
      </w:r>
      <w:r w:rsidR="00703D47" w:rsidRPr="00813AC9">
        <w:rPr>
          <w:rFonts w:ascii="Times New Roman" w:hAnsi="Times New Roman" w:cs="Times New Roman"/>
          <w:sz w:val="24"/>
          <w:szCs w:val="24"/>
        </w:rPr>
        <w:t>0,000 in salary.</w:t>
      </w:r>
    </w:p>
    <w:p w14:paraId="68F50651" w14:textId="74AA17C7" w:rsidR="003D69EE" w:rsidRPr="00813AC9" w:rsidRDefault="00703D47"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To solve this problem, we can use our microsimulation methods to identify whether the clinic may be able to afford </w:t>
      </w:r>
      <w:r w:rsidR="000940A3">
        <w:rPr>
          <w:rFonts w:ascii="Times New Roman" w:hAnsi="Times New Roman" w:cs="Times New Roman"/>
          <w:sz w:val="24"/>
          <w:szCs w:val="24"/>
        </w:rPr>
        <w:t>the</w:t>
      </w:r>
      <w:r w:rsidRPr="00813AC9">
        <w:rPr>
          <w:rFonts w:ascii="Times New Roman" w:hAnsi="Times New Roman" w:cs="Times New Roman"/>
          <w:sz w:val="24"/>
          <w:szCs w:val="24"/>
        </w:rPr>
        <w:t xml:space="preserve"> expense</w:t>
      </w:r>
      <w:r w:rsidR="000940A3">
        <w:rPr>
          <w:rFonts w:ascii="Times New Roman" w:hAnsi="Times New Roman" w:cs="Times New Roman"/>
          <w:sz w:val="24"/>
          <w:szCs w:val="24"/>
        </w:rPr>
        <w:t xml:space="preserve"> of hiring a new nurse</w:t>
      </w:r>
      <w:r w:rsidRPr="00813AC9">
        <w:rPr>
          <w:rFonts w:ascii="Times New Roman" w:hAnsi="Times New Roman" w:cs="Times New Roman"/>
          <w:sz w:val="24"/>
          <w:szCs w:val="24"/>
        </w:rPr>
        <w:t xml:space="preserve">, while taking into account the numerous uncertainties along the way: the uncertainty in how many patients the doctors at the clinic will see on different days, the uncertainty in how much the clinic gets paid for those visits, and the uncertainty in how much more </w:t>
      </w:r>
      <w:r w:rsidR="00F07915" w:rsidRPr="00813AC9">
        <w:rPr>
          <w:rFonts w:ascii="Times New Roman" w:hAnsi="Times New Roman" w:cs="Times New Roman"/>
          <w:sz w:val="24"/>
          <w:szCs w:val="24"/>
        </w:rPr>
        <w:t>efficient the nurse will make the clinic.</w:t>
      </w:r>
    </w:p>
    <w:p w14:paraId="18F6C899" w14:textId="01F033BA" w:rsidR="00070324" w:rsidRPr="00813AC9" w:rsidRDefault="00070324"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C362F3" w:rsidRPr="00813AC9">
        <w:rPr>
          <w:rFonts w:ascii="Times New Roman" w:hAnsi="Times New Roman" w:cs="Times New Roman"/>
          <w:sz w:val="24"/>
          <w:szCs w:val="24"/>
        </w:rPr>
        <w:t xml:space="preserve">Let’s start by </w:t>
      </w:r>
      <w:r w:rsidR="00477C52" w:rsidRPr="00813AC9">
        <w:rPr>
          <w:rFonts w:ascii="Times New Roman" w:hAnsi="Times New Roman" w:cs="Times New Roman"/>
          <w:sz w:val="24"/>
          <w:szCs w:val="24"/>
        </w:rPr>
        <w:t>putting in the data we have available</w:t>
      </w:r>
      <w:r w:rsidR="00722824" w:rsidRPr="00813AC9">
        <w:rPr>
          <w:rFonts w:ascii="Times New Roman" w:hAnsi="Times New Roman" w:cs="Times New Roman"/>
          <w:sz w:val="24"/>
          <w:szCs w:val="24"/>
        </w:rPr>
        <w:t xml:space="preserve"> for the base case condition (before hiring an additional nurse)</w:t>
      </w:r>
      <w:r w:rsidR="00477C52" w:rsidRPr="00813AC9">
        <w:rPr>
          <w:rFonts w:ascii="Times New Roman" w:hAnsi="Times New Roman" w:cs="Times New Roman"/>
          <w:sz w:val="24"/>
          <w:szCs w:val="24"/>
        </w:rPr>
        <w:t xml:space="preserve">, starting with the </w:t>
      </w:r>
      <w:r w:rsidR="00F76109" w:rsidRPr="00813AC9">
        <w:rPr>
          <w:rFonts w:ascii="Times New Roman" w:hAnsi="Times New Roman" w:cs="Times New Roman"/>
          <w:sz w:val="24"/>
          <w:szCs w:val="24"/>
        </w:rPr>
        <w:t>number of days the clinic is open:</w:t>
      </w:r>
    </w:p>
    <w:p w14:paraId="2293BEA2" w14:textId="6A3AA875" w:rsidR="004D5280" w:rsidRPr="00574596" w:rsidRDefault="004D5280" w:rsidP="0003527D">
      <w:pPr>
        <w:spacing w:after="0" w:line="480" w:lineRule="auto"/>
        <w:rPr>
          <w:rFonts w:ascii="Courier New" w:hAnsi="Courier New" w:cs="Courier New"/>
          <w:sz w:val="21"/>
          <w:szCs w:val="24"/>
        </w:rPr>
      </w:pPr>
      <w:r w:rsidRPr="00574596">
        <w:rPr>
          <w:rFonts w:ascii="Courier New" w:hAnsi="Courier New" w:cs="Courier New"/>
          <w:sz w:val="21"/>
          <w:szCs w:val="24"/>
        </w:rPr>
        <w:t>daysperyr = 240</w:t>
      </w:r>
    </w:p>
    <w:p w14:paraId="3107DBA3" w14:textId="7C8B5C0D" w:rsidR="00F76109" w:rsidRPr="0032728B" w:rsidRDefault="00F7610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We can then estimate the typical visits per year at the clinic, which can be simulated by sampling the number of visits per day (mean = 110, sd = 15) for each of the 210 days per year:</w:t>
      </w:r>
    </w:p>
    <w:p w14:paraId="2C65FDA7" w14:textId="0E04D3B6" w:rsidR="00F76109" w:rsidRPr="00574596" w:rsidRDefault="004D5280" w:rsidP="0003527D">
      <w:pPr>
        <w:spacing w:after="0" w:line="480" w:lineRule="auto"/>
        <w:rPr>
          <w:rFonts w:ascii="Courier New" w:hAnsi="Courier New" w:cs="Courier New"/>
          <w:sz w:val="21"/>
          <w:szCs w:val="24"/>
        </w:rPr>
      </w:pPr>
      <w:r w:rsidRPr="00574596">
        <w:rPr>
          <w:rFonts w:ascii="Courier New" w:hAnsi="Courier New" w:cs="Courier New"/>
          <w:sz w:val="21"/>
          <w:szCs w:val="24"/>
        </w:rPr>
        <w:t>visitsperyr = rnorm(n=daysperyr,mean=110,sd=15)</w:t>
      </w:r>
    </w:p>
    <w:p w14:paraId="10814039" w14:textId="150C3ED4" w:rsidR="00F76109" w:rsidRPr="0032728B" w:rsidRDefault="00F76109"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 </w:t>
      </w:r>
      <w:r w:rsidR="00022E51" w:rsidRPr="00813AC9">
        <w:rPr>
          <w:rFonts w:ascii="Times New Roman" w:hAnsi="Times New Roman" w:cs="Times New Roman"/>
          <w:sz w:val="24"/>
          <w:szCs w:val="24"/>
        </w:rPr>
        <w:t xml:space="preserve">Next, we can calculate </w:t>
      </w:r>
      <w:r w:rsidR="00022E51" w:rsidRPr="00BE6D52">
        <w:rPr>
          <w:rFonts w:ascii="Times New Roman" w:hAnsi="Times New Roman" w:cs="Times New Roman"/>
          <w:sz w:val="24"/>
          <w:szCs w:val="24"/>
        </w:rPr>
        <w:t xml:space="preserve">the total gross revenues at the clinic </w:t>
      </w:r>
      <w:r w:rsidR="00956F72" w:rsidRPr="00CB7313">
        <w:rPr>
          <w:rFonts w:ascii="Times New Roman" w:hAnsi="Times New Roman" w:cs="Times New Roman"/>
          <w:sz w:val="24"/>
          <w:szCs w:val="24"/>
        </w:rPr>
        <w:t xml:space="preserve">by </w:t>
      </w:r>
      <w:r w:rsidR="004661FC" w:rsidRPr="009C4F68">
        <w:rPr>
          <w:rFonts w:ascii="Times New Roman" w:hAnsi="Times New Roman" w:cs="Times New Roman"/>
          <w:sz w:val="24"/>
          <w:szCs w:val="24"/>
        </w:rPr>
        <w:t xml:space="preserve">sampling from the </w:t>
      </w:r>
      <w:r w:rsidR="00E74931" w:rsidRPr="0032728B">
        <w:rPr>
          <w:rFonts w:ascii="Times New Roman" w:hAnsi="Times New Roman" w:cs="Times New Roman"/>
          <w:sz w:val="24"/>
          <w:szCs w:val="24"/>
        </w:rPr>
        <w:t>revenue per visit (mean = $100, sd=$20), for each of the visits per year at the clinic:</w:t>
      </w:r>
    </w:p>
    <w:p w14:paraId="1385F4C7" w14:textId="15342F3C" w:rsidR="00E74931" w:rsidRPr="00574596" w:rsidRDefault="004D5280" w:rsidP="0003527D">
      <w:pPr>
        <w:spacing w:after="0" w:line="480" w:lineRule="auto"/>
        <w:rPr>
          <w:rFonts w:ascii="Courier New" w:hAnsi="Courier New" w:cs="Courier New"/>
          <w:sz w:val="21"/>
          <w:szCs w:val="24"/>
        </w:rPr>
      </w:pPr>
      <w:r w:rsidRPr="00574596">
        <w:rPr>
          <w:rFonts w:ascii="Courier New" w:hAnsi="Courier New" w:cs="Courier New"/>
          <w:sz w:val="21"/>
          <w:szCs w:val="24"/>
        </w:rPr>
        <w:t>revpervisit = rnorm(n=visitsperyr,mean=100, sd=20)</w:t>
      </w:r>
    </w:p>
    <w:p w14:paraId="11D2F7E7" w14:textId="4E401648" w:rsidR="00E74931" w:rsidRPr="0032728B" w:rsidRDefault="00E74931"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Finally, we can add up the total expected </w:t>
      </w:r>
      <w:r w:rsidR="00447D33" w:rsidRPr="00813AC9">
        <w:rPr>
          <w:rFonts w:ascii="Times New Roman" w:hAnsi="Times New Roman" w:cs="Times New Roman"/>
          <w:sz w:val="24"/>
          <w:szCs w:val="24"/>
        </w:rPr>
        <w:t>gross</w:t>
      </w:r>
      <w:r w:rsidRPr="00BE6D52">
        <w:rPr>
          <w:rFonts w:ascii="Times New Roman" w:hAnsi="Times New Roman" w:cs="Times New Roman"/>
          <w:sz w:val="24"/>
          <w:szCs w:val="24"/>
        </w:rPr>
        <w:t xml:space="preserve"> revenue</w:t>
      </w:r>
      <w:r w:rsidRPr="00CB7313">
        <w:rPr>
          <w:rFonts w:ascii="Times New Roman" w:hAnsi="Times New Roman" w:cs="Times New Roman"/>
          <w:sz w:val="24"/>
          <w:szCs w:val="24"/>
        </w:rPr>
        <w:t xml:space="preserve"> for the clinic</w:t>
      </w:r>
      <w:r w:rsidR="00497B7F" w:rsidRPr="009C4F68">
        <w:rPr>
          <w:rFonts w:ascii="Times New Roman" w:hAnsi="Times New Roman" w:cs="Times New Roman"/>
          <w:sz w:val="24"/>
          <w:szCs w:val="24"/>
        </w:rPr>
        <w:t xml:space="preserve"> per years</w:t>
      </w:r>
      <w:r w:rsidRPr="0032728B">
        <w:rPr>
          <w:rFonts w:ascii="Times New Roman" w:hAnsi="Times New Roman" w:cs="Times New Roman"/>
          <w:sz w:val="24"/>
          <w:szCs w:val="24"/>
        </w:rPr>
        <w:t>:</w:t>
      </w:r>
    </w:p>
    <w:p w14:paraId="082EFD6E" w14:textId="19DB82C3" w:rsidR="00E74931" w:rsidRPr="00574596" w:rsidRDefault="00953DC4" w:rsidP="0003527D">
      <w:pPr>
        <w:spacing w:after="0" w:line="480" w:lineRule="auto"/>
        <w:rPr>
          <w:rFonts w:ascii="Courier New" w:hAnsi="Courier New" w:cs="Courier New"/>
          <w:sz w:val="21"/>
          <w:szCs w:val="24"/>
        </w:rPr>
      </w:pPr>
      <w:r w:rsidRPr="00574596">
        <w:rPr>
          <w:rFonts w:ascii="Courier New" w:hAnsi="Courier New" w:cs="Courier New"/>
          <w:sz w:val="21"/>
          <w:szCs w:val="24"/>
        </w:rPr>
        <w:t>grossrev</w:t>
      </w:r>
      <w:r w:rsidR="004D5280" w:rsidRPr="00574596">
        <w:rPr>
          <w:rFonts w:ascii="Courier New" w:hAnsi="Courier New" w:cs="Courier New"/>
          <w:sz w:val="21"/>
          <w:szCs w:val="24"/>
        </w:rPr>
        <w:t xml:space="preserve"> = sum(visitsperyr*revpervisit)</w:t>
      </w:r>
    </w:p>
    <w:p w14:paraId="0C647E83" w14:textId="72874250" w:rsidR="00E74931" w:rsidRPr="0032728B" w:rsidRDefault="00E74931"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574596">
        <w:rPr>
          <w:rFonts w:ascii="Times New Roman" w:hAnsi="Times New Roman" w:cs="Times New Roman"/>
          <w:sz w:val="24"/>
          <w:szCs w:val="24"/>
        </w:rPr>
        <w:t>W</w:t>
      </w:r>
      <w:r w:rsidRPr="00813AC9">
        <w:rPr>
          <w:rFonts w:ascii="Times New Roman" w:hAnsi="Times New Roman" w:cs="Times New Roman"/>
          <w:sz w:val="24"/>
          <w:szCs w:val="24"/>
        </w:rPr>
        <w:t xml:space="preserve">e can determine </w:t>
      </w:r>
      <w:r w:rsidR="00447D33" w:rsidRPr="00813AC9">
        <w:rPr>
          <w:rFonts w:ascii="Times New Roman" w:hAnsi="Times New Roman" w:cs="Times New Roman"/>
          <w:sz w:val="24"/>
          <w:szCs w:val="24"/>
        </w:rPr>
        <w:t>the current net</w:t>
      </w:r>
      <w:r w:rsidR="00DA127D" w:rsidRPr="00BE6D52">
        <w:rPr>
          <w:rFonts w:ascii="Times New Roman" w:hAnsi="Times New Roman" w:cs="Times New Roman"/>
          <w:sz w:val="24"/>
          <w:szCs w:val="24"/>
        </w:rPr>
        <w:t>, after subtracting $</w:t>
      </w:r>
      <w:r w:rsidR="00E7747E" w:rsidRPr="00CB7313">
        <w:rPr>
          <w:rFonts w:ascii="Times New Roman" w:hAnsi="Times New Roman" w:cs="Times New Roman"/>
          <w:sz w:val="24"/>
          <w:szCs w:val="24"/>
        </w:rPr>
        <w:t>2</w:t>
      </w:r>
      <w:r w:rsidR="004B09BA" w:rsidRPr="009C4F68">
        <w:rPr>
          <w:rFonts w:ascii="Times New Roman" w:hAnsi="Times New Roman" w:cs="Times New Roman"/>
          <w:sz w:val="24"/>
          <w:szCs w:val="24"/>
        </w:rPr>
        <w:t>,</w:t>
      </w:r>
      <w:r w:rsidR="00E7747E" w:rsidRPr="0032728B">
        <w:rPr>
          <w:rFonts w:ascii="Times New Roman" w:hAnsi="Times New Roman" w:cs="Times New Roman"/>
          <w:sz w:val="24"/>
          <w:szCs w:val="24"/>
        </w:rPr>
        <w:t>6</w:t>
      </w:r>
      <w:r w:rsidR="00DA127D" w:rsidRPr="0032728B">
        <w:rPr>
          <w:rFonts w:ascii="Times New Roman" w:hAnsi="Times New Roman" w:cs="Times New Roman"/>
          <w:sz w:val="24"/>
          <w:szCs w:val="24"/>
        </w:rPr>
        <w:t>00,00</w:t>
      </w:r>
      <w:r w:rsidR="008F2379" w:rsidRPr="0032728B">
        <w:rPr>
          <w:rFonts w:ascii="Times New Roman" w:hAnsi="Times New Roman" w:cs="Times New Roman"/>
          <w:sz w:val="24"/>
          <w:szCs w:val="24"/>
        </w:rPr>
        <w:t>0</w:t>
      </w:r>
      <w:r w:rsidR="00DA127D" w:rsidRPr="0032728B">
        <w:rPr>
          <w:rFonts w:ascii="Times New Roman" w:hAnsi="Times New Roman" w:cs="Times New Roman"/>
          <w:sz w:val="24"/>
          <w:szCs w:val="24"/>
        </w:rPr>
        <w:t xml:space="preserve"> in </w:t>
      </w:r>
      <w:r w:rsidR="008F2379" w:rsidRPr="0032728B">
        <w:rPr>
          <w:rFonts w:ascii="Times New Roman" w:hAnsi="Times New Roman" w:cs="Times New Roman"/>
          <w:sz w:val="24"/>
          <w:szCs w:val="24"/>
        </w:rPr>
        <w:t xml:space="preserve">salary and </w:t>
      </w:r>
      <w:r w:rsidR="00DA127D" w:rsidRPr="0032728B">
        <w:rPr>
          <w:rFonts w:ascii="Times New Roman" w:hAnsi="Times New Roman" w:cs="Times New Roman"/>
          <w:sz w:val="24"/>
          <w:szCs w:val="24"/>
        </w:rPr>
        <w:t>overhead cost</w:t>
      </w:r>
      <w:r w:rsidR="008F2379" w:rsidRPr="0032728B">
        <w:rPr>
          <w:rFonts w:ascii="Times New Roman" w:hAnsi="Times New Roman" w:cs="Times New Roman"/>
          <w:sz w:val="24"/>
          <w:szCs w:val="24"/>
        </w:rPr>
        <w:t>s</w:t>
      </w:r>
      <w:r w:rsidR="00E82F12" w:rsidRPr="0032728B">
        <w:rPr>
          <w:rFonts w:ascii="Times New Roman" w:hAnsi="Times New Roman" w:cs="Times New Roman"/>
          <w:sz w:val="24"/>
          <w:szCs w:val="24"/>
        </w:rPr>
        <w:t xml:space="preserve"> </w:t>
      </w:r>
      <w:r w:rsidR="00447D33" w:rsidRPr="0032728B">
        <w:rPr>
          <w:rFonts w:ascii="Times New Roman" w:hAnsi="Times New Roman" w:cs="Times New Roman"/>
          <w:sz w:val="24"/>
          <w:szCs w:val="24"/>
        </w:rPr>
        <w:t>from our gross revenue:</w:t>
      </w:r>
    </w:p>
    <w:p w14:paraId="319B1E5D" w14:textId="3C801CBE" w:rsidR="00E74931" w:rsidRPr="00D039F6" w:rsidRDefault="00953DC4" w:rsidP="0003527D">
      <w:pPr>
        <w:spacing w:after="0" w:line="480" w:lineRule="auto"/>
        <w:rPr>
          <w:rFonts w:ascii="Courier New" w:hAnsi="Courier New" w:cs="Courier New"/>
          <w:sz w:val="21"/>
          <w:szCs w:val="24"/>
        </w:rPr>
      </w:pPr>
      <w:r w:rsidRPr="00D039F6">
        <w:rPr>
          <w:rFonts w:ascii="Courier New" w:hAnsi="Courier New" w:cs="Courier New"/>
          <w:sz w:val="21"/>
          <w:szCs w:val="24"/>
        </w:rPr>
        <w:lastRenderedPageBreak/>
        <w:t xml:space="preserve">netrev = </w:t>
      </w:r>
      <w:r w:rsidR="00D0042A" w:rsidRPr="00D039F6">
        <w:rPr>
          <w:rFonts w:ascii="Courier New" w:hAnsi="Courier New" w:cs="Courier New"/>
          <w:sz w:val="21"/>
          <w:szCs w:val="24"/>
        </w:rPr>
        <w:t>(annualrev-2</w:t>
      </w:r>
      <w:r w:rsidR="00E7747E" w:rsidRPr="00D039F6">
        <w:rPr>
          <w:rFonts w:ascii="Courier New" w:hAnsi="Courier New" w:cs="Courier New"/>
          <w:sz w:val="21"/>
          <w:szCs w:val="24"/>
        </w:rPr>
        <w:t>6</w:t>
      </w:r>
      <w:r w:rsidR="00A072D5" w:rsidRPr="00D039F6">
        <w:rPr>
          <w:rFonts w:ascii="Courier New" w:hAnsi="Courier New" w:cs="Courier New"/>
          <w:sz w:val="21"/>
          <w:szCs w:val="24"/>
        </w:rPr>
        <w:t>00000)</w:t>
      </w:r>
    </w:p>
    <w:p w14:paraId="59DEF05C" w14:textId="58B7DF66" w:rsidR="00152A0F" w:rsidRPr="00813AC9" w:rsidRDefault="00125B21"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r w:rsidR="00953DC4" w:rsidRPr="00BE6D52">
        <w:rPr>
          <w:rFonts w:ascii="Times New Roman" w:hAnsi="Times New Roman" w:cs="Times New Roman"/>
          <w:sz w:val="24"/>
          <w:szCs w:val="24"/>
        </w:rPr>
        <w:t xml:space="preserve">Next, we can repeat the process </w:t>
      </w:r>
      <w:r w:rsidR="00953DC4" w:rsidRPr="00CB7313">
        <w:rPr>
          <w:rFonts w:ascii="Times New Roman" w:hAnsi="Times New Roman" w:cs="Times New Roman"/>
          <w:sz w:val="24"/>
          <w:szCs w:val="24"/>
        </w:rPr>
        <w:t>after taking into account the increased revenue from adding our nurse</w:t>
      </w:r>
      <w:r w:rsidR="0068360D" w:rsidRPr="009C4F68">
        <w:rPr>
          <w:rFonts w:ascii="Times New Roman" w:hAnsi="Times New Roman" w:cs="Times New Roman"/>
          <w:sz w:val="24"/>
          <w:szCs w:val="24"/>
        </w:rPr>
        <w:t xml:space="preserve">, which is from adding another </w:t>
      </w:r>
      <w:r w:rsidR="00A072D5" w:rsidRPr="00813AC9">
        <w:rPr>
          <w:rFonts w:ascii="Times New Roman" w:hAnsi="Times New Roman" w:cs="Times New Roman"/>
          <w:sz w:val="24"/>
          <w:szCs w:val="24"/>
        </w:rPr>
        <w:t>5</w:t>
      </w:r>
      <w:r w:rsidR="0068360D" w:rsidRPr="00813AC9">
        <w:rPr>
          <w:rFonts w:ascii="Times New Roman" w:hAnsi="Times New Roman" w:cs="Times New Roman"/>
          <w:sz w:val="24"/>
          <w:szCs w:val="24"/>
        </w:rPr>
        <w:t xml:space="preserve"> patients per day</w:t>
      </w:r>
      <w:r w:rsidR="00A072D5" w:rsidRPr="00813AC9">
        <w:rPr>
          <w:rFonts w:ascii="Times New Roman" w:hAnsi="Times New Roman" w:cs="Times New Roman"/>
          <w:sz w:val="24"/>
          <w:szCs w:val="24"/>
        </w:rPr>
        <w:t>, a</w:t>
      </w:r>
      <w:r w:rsidR="00A32576" w:rsidRPr="00813AC9">
        <w:rPr>
          <w:rFonts w:ascii="Times New Roman" w:hAnsi="Times New Roman" w:cs="Times New Roman"/>
          <w:sz w:val="24"/>
          <w:szCs w:val="24"/>
        </w:rPr>
        <w:t>nd subtracting the additional $10</w:t>
      </w:r>
      <w:r w:rsidR="00A072D5" w:rsidRPr="00813AC9">
        <w:rPr>
          <w:rFonts w:ascii="Times New Roman" w:hAnsi="Times New Roman" w:cs="Times New Roman"/>
          <w:sz w:val="24"/>
          <w:szCs w:val="24"/>
        </w:rPr>
        <w:t>0,000 in salary</w:t>
      </w:r>
      <w:r w:rsidR="00953DC4" w:rsidRPr="00813AC9">
        <w:rPr>
          <w:rFonts w:ascii="Times New Roman" w:hAnsi="Times New Roman" w:cs="Times New Roman"/>
          <w:sz w:val="24"/>
          <w:szCs w:val="24"/>
        </w:rPr>
        <w:t>:</w:t>
      </w:r>
    </w:p>
    <w:p w14:paraId="7D5F8C33" w14:textId="5E41A548" w:rsidR="00A072D5" w:rsidRPr="00D039F6" w:rsidRDefault="00A072D5" w:rsidP="0032728B">
      <w:pPr>
        <w:spacing w:after="0" w:line="240" w:lineRule="auto"/>
        <w:rPr>
          <w:rFonts w:ascii="Courier New" w:hAnsi="Courier New" w:cs="Courier New"/>
          <w:sz w:val="21"/>
          <w:szCs w:val="24"/>
        </w:rPr>
      </w:pPr>
      <w:r w:rsidRPr="00D039F6">
        <w:rPr>
          <w:rFonts w:ascii="Courier New" w:hAnsi="Courier New" w:cs="Courier New"/>
          <w:sz w:val="21"/>
          <w:szCs w:val="24"/>
        </w:rPr>
        <w:t>visitsperyr = rnorm(n=daysperyr,mean=110+5,sd=15)</w:t>
      </w:r>
    </w:p>
    <w:p w14:paraId="69475909" w14:textId="77777777" w:rsidR="00A072D5" w:rsidRPr="00D039F6" w:rsidRDefault="00A072D5">
      <w:pPr>
        <w:spacing w:after="0" w:line="240" w:lineRule="auto"/>
        <w:rPr>
          <w:rFonts w:ascii="Courier New" w:hAnsi="Courier New" w:cs="Courier New"/>
          <w:sz w:val="21"/>
          <w:szCs w:val="24"/>
        </w:rPr>
      </w:pPr>
      <w:r w:rsidRPr="00D039F6">
        <w:rPr>
          <w:rFonts w:ascii="Courier New" w:hAnsi="Courier New" w:cs="Courier New"/>
          <w:sz w:val="21"/>
          <w:szCs w:val="24"/>
        </w:rPr>
        <w:t>revpervisit = rnorm(n=visitsperyr,mean=100, sd=20)</w:t>
      </w:r>
    </w:p>
    <w:p w14:paraId="4BB2BBBC" w14:textId="77777777" w:rsidR="00A072D5" w:rsidRPr="00D039F6" w:rsidRDefault="00A072D5">
      <w:pPr>
        <w:spacing w:after="0" w:line="240" w:lineRule="auto"/>
        <w:rPr>
          <w:rFonts w:ascii="Courier New" w:hAnsi="Courier New" w:cs="Courier New"/>
          <w:sz w:val="21"/>
          <w:szCs w:val="24"/>
        </w:rPr>
      </w:pPr>
      <w:r w:rsidRPr="00D039F6">
        <w:rPr>
          <w:rFonts w:ascii="Courier New" w:hAnsi="Courier New" w:cs="Courier New"/>
          <w:sz w:val="21"/>
          <w:szCs w:val="24"/>
        </w:rPr>
        <w:t>grossrev = sum(visitsperyr*revpervisit)</w:t>
      </w:r>
    </w:p>
    <w:p w14:paraId="15E01044" w14:textId="16C30A89" w:rsidR="00CB0685" w:rsidRPr="00D039F6" w:rsidRDefault="00A072D5" w:rsidP="0003527D">
      <w:pPr>
        <w:spacing w:after="0" w:line="480" w:lineRule="auto"/>
        <w:rPr>
          <w:rFonts w:ascii="Courier New" w:hAnsi="Courier New" w:cs="Courier New"/>
          <w:sz w:val="21"/>
          <w:szCs w:val="24"/>
        </w:rPr>
      </w:pPr>
      <w:r w:rsidRPr="00D039F6">
        <w:rPr>
          <w:rFonts w:ascii="Courier New" w:hAnsi="Courier New" w:cs="Courier New"/>
          <w:sz w:val="21"/>
          <w:szCs w:val="24"/>
        </w:rPr>
        <w:t>netrev = (annualrev-2</w:t>
      </w:r>
      <w:r w:rsidR="00E7747E" w:rsidRPr="00D039F6">
        <w:rPr>
          <w:rFonts w:ascii="Courier New" w:hAnsi="Courier New" w:cs="Courier New"/>
          <w:sz w:val="21"/>
          <w:szCs w:val="24"/>
        </w:rPr>
        <w:t>6</w:t>
      </w:r>
      <w:r w:rsidRPr="00D039F6">
        <w:rPr>
          <w:rFonts w:ascii="Courier New" w:hAnsi="Courier New" w:cs="Courier New"/>
          <w:sz w:val="21"/>
          <w:szCs w:val="24"/>
        </w:rPr>
        <w:t>00000)-</w:t>
      </w:r>
      <w:r w:rsidR="00A32576" w:rsidRPr="00D039F6">
        <w:rPr>
          <w:rFonts w:ascii="Courier New" w:hAnsi="Courier New" w:cs="Courier New"/>
          <w:sz w:val="21"/>
          <w:szCs w:val="24"/>
        </w:rPr>
        <w:t>10</w:t>
      </w:r>
      <w:r w:rsidRPr="00D039F6">
        <w:rPr>
          <w:rFonts w:ascii="Courier New" w:hAnsi="Courier New" w:cs="Courier New"/>
          <w:sz w:val="21"/>
          <w:szCs w:val="24"/>
        </w:rPr>
        <w:t>0000</w:t>
      </w:r>
    </w:p>
    <w:p w14:paraId="52484715" w14:textId="26FB820D" w:rsidR="000462D9" w:rsidRPr="00813AC9" w:rsidRDefault="00125B21"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The variable </w:t>
      </w:r>
      <w:r w:rsidR="00CB0685" w:rsidRPr="00813AC9">
        <w:rPr>
          <w:rFonts w:ascii="Times New Roman" w:hAnsi="Times New Roman" w:cs="Times New Roman"/>
          <w:i/>
          <w:sz w:val="24"/>
          <w:szCs w:val="24"/>
        </w:rPr>
        <w:t>netrev</w:t>
      </w:r>
      <w:r w:rsidR="002A46CE" w:rsidRPr="00BE6D52">
        <w:rPr>
          <w:rFonts w:ascii="Times New Roman" w:hAnsi="Times New Roman" w:cs="Times New Roman"/>
          <w:i/>
          <w:sz w:val="24"/>
          <w:szCs w:val="24"/>
        </w:rPr>
        <w:t xml:space="preserve"> </w:t>
      </w:r>
      <w:r w:rsidR="002A46CE" w:rsidRPr="00CB7313">
        <w:rPr>
          <w:rFonts w:ascii="Times New Roman" w:hAnsi="Times New Roman" w:cs="Times New Roman"/>
          <w:sz w:val="24"/>
          <w:szCs w:val="24"/>
        </w:rPr>
        <w:t>tells us how much money is left over if we hired the additional nurse; it will be positive if we can afford the nurse, and</w:t>
      </w:r>
      <w:r w:rsidR="002A46CE" w:rsidRPr="00813AC9">
        <w:rPr>
          <w:rFonts w:ascii="Times New Roman" w:hAnsi="Times New Roman" w:cs="Times New Roman"/>
          <w:sz w:val="24"/>
          <w:szCs w:val="24"/>
        </w:rPr>
        <w:t xml:space="preserve"> negative otherwise. </w:t>
      </w:r>
      <w:r w:rsidR="00D049C1">
        <w:rPr>
          <w:rFonts w:ascii="Times New Roman" w:hAnsi="Times New Roman" w:cs="Times New Roman"/>
          <w:sz w:val="24"/>
          <w:szCs w:val="24"/>
        </w:rPr>
        <w:t>A</w:t>
      </w:r>
      <w:r w:rsidR="002A46CE" w:rsidRPr="00813AC9">
        <w:rPr>
          <w:rFonts w:ascii="Times New Roman" w:hAnsi="Times New Roman" w:cs="Times New Roman"/>
          <w:sz w:val="24"/>
          <w:szCs w:val="24"/>
        </w:rPr>
        <w:t xml:space="preserve">s shown here, we just sample one time for one year’s worth of simulated visits and revenues. We want to determine how often we might be able to safely hire a nurse, so we should repeatedly sample from the distributions of uncertainty to determine how often the </w:t>
      </w:r>
      <w:r w:rsidR="00DF3B41" w:rsidRPr="00813AC9">
        <w:rPr>
          <w:rFonts w:ascii="Times New Roman" w:hAnsi="Times New Roman" w:cs="Times New Roman"/>
          <w:i/>
          <w:sz w:val="24"/>
          <w:szCs w:val="24"/>
        </w:rPr>
        <w:t xml:space="preserve">netrev </w:t>
      </w:r>
      <w:r w:rsidR="002A46CE" w:rsidRPr="00813AC9">
        <w:rPr>
          <w:rFonts w:ascii="Times New Roman" w:hAnsi="Times New Roman" w:cs="Times New Roman"/>
          <w:sz w:val="24"/>
          <w:szCs w:val="24"/>
        </w:rPr>
        <w:t xml:space="preserve">result is a positive number. </w:t>
      </w:r>
    </w:p>
    <w:p w14:paraId="7CA17A54" w14:textId="598C53F8" w:rsidR="00152A0F" w:rsidRPr="0032728B" w:rsidRDefault="002A46CE"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We can choose an arbitrarily-large number of times (let’s say </w:t>
      </w:r>
      <w:r w:rsidR="002C6B4E" w:rsidRPr="00813AC9">
        <w:rPr>
          <w:rFonts w:ascii="Times New Roman" w:hAnsi="Times New Roman" w:cs="Times New Roman"/>
          <w:sz w:val="24"/>
          <w:szCs w:val="24"/>
        </w:rPr>
        <w:t>100,000</w:t>
      </w:r>
      <w:r w:rsidRPr="00813AC9">
        <w:rPr>
          <w:rFonts w:ascii="Times New Roman" w:hAnsi="Times New Roman" w:cs="Times New Roman"/>
          <w:sz w:val="24"/>
          <w:szCs w:val="24"/>
        </w:rPr>
        <w:t xml:space="preserve">) to repeat the entire simulation and plot how many times we got a positive revenue outcome. </w:t>
      </w:r>
      <w:r w:rsidR="000462D9" w:rsidRPr="00813AC9">
        <w:rPr>
          <w:rFonts w:ascii="Times New Roman" w:hAnsi="Times New Roman" w:cs="Times New Roman"/>
          <w:sz w:val="24"/>
          <w:szCs w:val="24"/>
        </w:rPr>
        <w:t xml:space="preserve">One way to do that is to create an empty vector of </w:t>
      </w:r>
      <w:r w:rsidR="004D5280" w:rsidRPr="00813AC9">
        <w:rPr>
          <w:rFonts w:ascii="Times New Roman" w:hAnsi="Times New Roman" w:cs="Times New Roman"/>
          <w:sz w:val="24"/>
          <w:szCs w:val="24"/>
        </w:rPr>
        <w:t xml:space="preserve">zeros to store our results from each of the </w:t>
      </w:r>
      <w:r w:rsidR="00861598" w:rsidRPr="00813AC9">
        <w:rPr>
          <w:rFonts w:ascii="Times New Roman" w:hAnsi="Times New Roman" w:cs="Times New Roman"/>
          <w:sz w:val="24"/>
          <w:szCs w:val="24"/>
        </w:rPr>
        <w:t>1 million</w:t>
      </w:r>
      <w:r w:rsidR="004D5280" w:rsidRPr="00813AC9">
        <w:rPr>
          <w:rFonts w:ascii="Times New Roman" w:hAnsi="Times New Roman" w:cs="Times New Roman"/>
          <w:sz w:val="24"/>
          <w:szCs w:val="24"/>
        </w:rPr>
        <w:t xml:space="preserve"> simulations, and then fill in the results using a “for loop” as in Chapter 7:</w:t>
      </w:r>
    </w:p>
    <w:p w14:paraId="5D58C705" w14:textId="77777777" w:rsidR="00380E7D" w:rsidRPr="00934BC8" w:rsidRDefault="00380E7D" w:rsidP="0032728B">
      <w:pPr>
        <w:spacing w:after="0" w:line="240" w:lineRule="auto"/>
        <w:rPr>
          <w:rFonts w:ascii="Courier New" w:hAnsi="Courier New" w:cs="Courier New"/>
          <w:sz w:val="21"/>
          <w:szCs w:val="24"/>
        </w:rPr>
      </w:pPr>
      <w:r w:rsidRPr="00934BC8">
        <w:rPr>
          <w:rFonts w:ascii="Courier New" w:hAnsi="Courier New" w:cs="Courier New"/>
          <w:sz w:val="21"/>
          <w:szCs w:val="24"/>
        </w:rPr>
        <w:t>revresults=rep(0,100000)</w:t>
      </w:r>
    </w:p>
    <w:p w14:paraId="31D7FAC3" w14:textId="77777777" w:rsidR="00380E7D" w:rsidRPr="00934BC8" w:rsidRDefault="00380E7D">
      <w:pPr>
        <w:spacing w:after="0" w:line="240" w:lineRule="auto"/>
        <w:rPr>
          <w:rFonts w:ascii="Courier New" w:hAnsi="Courier New" w:cs="Courier New"/>
          <w:sz w:val="21"/>
          <w:szCs w:val="24"/>
        </w:rPr>
      </w:pPr>
      <w:r w:rsidRPr="00934BC8">
        <w:rPr>
          <w:rFonts w:ascii="Courier New" w:hAnsi="Courier New" w:cs="Courier New"/>
          <w:sz w:val="21"/>
          <w:szCs w:val="24"/>
        </w:rPr>
        <w:t>for (i in 1:100000){</w:t>
      </w:r>
    </w:p>
    <w:p w14:paraId="45BBCC8D" w14:textId="77777777" w:rsidR="00380E7D" w:rsidRPr="00934BC8" w:rsidRDefault="00380E7D">
      <w:pPr>
        <w:spacing w:after="0" w:line="240" w:lineRule="auto"/>
        <w:rPr>
          <w:rFonts w:ascii="Courier New" w:hAnsi="Courier New" w:cs="Courier New"/>
          <w:sz w:val="21"/>
          <w:szCs w:val="24"/>
        </w:rPr>
      </w:pPr>
      <w:r w:rsidRPr="00934BC8">
        <w:rPr>
          <w:rFonts w:ascii="Courier New" w:hAnsi="Courier New" w:cs="Courier New"/>
          <w:sz w:val="21"/>
          <w:szCs w:val="24"/>
        </w:rPr>
        <w:t xml:space="preserve">  daysperyr = 240</w:t>
      </w:r>
    </w:p>
    <w:p w14:paraId="50A32286" w14:textId="77777777" w:rsidR="00380E7D" w:rsidRPr="00934BC8" w:rsidRDefault="00380E7D">
      <w:pPr>
        <w:spacing w:after="0" w:line="240" w:lineRule="auto"/>
        <w:rPr>
          <w:rFonts w:ascii="Courier New" w:hAnsi="Courier New" w:cs="Courier New"/>
          <w:sz w:val="21"/>
          <w:szCs w:val="24"/>
        </w:rPr>
      </w:pPr>
      <w:r w:rsidRPr="00934BC8">
        <w:rPr>
          <w:rFonts w:ascii="Courier New" w:hAnsi="Courier New" w:cs="Courier New"/>
          <w:sz w:val="21"/>
          <w:szCs w:val="24"/>
        </w:rPr>
        <w:t xml:space="preserve">  visitsperyr = rnorm(n=daysperyr,mean=110+5,sd=15)</w:t>
      </w:r>
    </w:p>
    <w:p w14:paraId="1D705EB3" w14:textId="77777777" w:rsidR="00380E7D" w:rsidRPr="00934BC8" w:rsidRDefault="00380E7D">
      <w:pPr>
        <w:spacing w:after="0" w:line="240" w:lineRule="auto"/>
        <w:rPr>
          <w:rFonts w:ascii="Courier New" w:hAnsi="Courier New" w:cs="Courier New"/>
          <w:sz w:val="21"/>
          <w:szCs w:val="24"/>
        </w:rPr>
      </w:pPr>
      <w:r w:rsidRPr="00934BC8">
        <w:rPr>
          <w:rFonts w:ascii="Courier New" w:hAnsi="Courier New" w:cs="Courier New"/>
          <w:sz w:val="21"/>
          <w:szCs w:val="24"/>
        </w:rPr>
        <w:t xml:space="preserve">  revpervisit = rnorm(n=visitsperyr,mean=100, sd=20)</w:t>
      </w:r>
    </w:p>
    <w:p w14:paraId="7AEDC1B4" w14:textId="77777777" w:rsidR="00380E7D" w:rsidRPr="00934BC8" w:rsidRDefault="00380E7D">
      <w:pPr>
        <w:spacing w:after="0" w:line="240" w:lineRule="auto"/>
        <w:rPr>
          <w:rFonts w:ascii="Courier New" w:hAnsi="Courier New" w:cs="Courier New"/>
          <w:sz w:val="21"/>
          <w:szCs w:val="24"/>
        </w:rPr>
      </w:pPr>
      <w:r w:rsidRPr="00934BC8">
        <w:rPr>
          <w:rFonts w:ascii="Courier New" w:hAnsi="Courier New" w:cs="Courier New"/>
          <w:sz w:val="21"/>
          <w:szCs w:val="24"/>
        </w:rPr>
        <w:t xml:space="preserve">  grossrev = sum(visitsperyr*revpervisit)</w:t>
      </w:r>
    </w:p>
    <w:p w14:paraId="0E2D1DF0" w14:textId="575B3AED" w:rsidR="00380E7D" w:rsidRPr="00934BC8" w:rsidRDefault="00E7747E">
      <w:pPr>
        <w:spacing w:after="0" w:line="240" w:lineRule="auto"/>
        <w:rPr>
          <w:rFonts w:ascii="Courier New" w:hAnsi="Courier New" w:cs="Courier New"/>
          <w:sz w:val="21"/>
          <w:szCs w:val="24"/>
        </w:rPr>
      </w:pPr>
      <w:r w:rsidRPr="00934BC8">
        <w:rPr>
          <w:rFonts w:ascii="Courier New" w:hAnsi="Courier New" w:cs="Courier New"/>
          <w:sz w:val="21"/>
          <w:szCs w:val="24"/>
        </w:rPr>
        <w:t xml:space="preserve">  netrev = (grossrev-26</w:t>
      </w:r>
      <w:r w:rsidR="00A32576" w:rsidRPr="00934BC8">
        <w:rPr>
          <w:rFonts w:ascii="Courier New" w:hAnsi="Courier New" w:cs="Courier New"/>
          <w:sz w:val="21"/>
          <w:szCs w:val="24"/>
        </w:rPr>
        <w:t>00000)-10</w:t>
      </w:r>
      <w:r w:rsidR="00380E7D" w:rsidRPr="00934BC8">
        <w:rPr>
          <w:rFonts w:ascii="Courier New" w:hAnsi="Courier New" w:cs="Courier New"/>
          <w:sz w:val="21"/>
          <w:szCs w:val="24"/>
        </w:rPr>
        <w:t>0000</w:t>
      </w:r>
    </w:p>
    <w:p w14:paraId="73E24A4A" w14:textId="77777777" w:rsidR="00380E7D" w:rsidRPr="00934BC8" w:rsidRDefault="00380E7D">
      <w:pPr>
        <w:spacing w:after="0" w:line="240" w:lineRule="auto"/>
        <w:rPr>
          <w:rFonts w:ascii="Courier New" w:hAnsi="Courier New" w:cs="Courier New"/>
          <w:sz w:val="21"/>
          <w:szCs w:val="24"/>
        </w:rPr>
      </w:pPr>
      <w:r w:rsidRPr="00934BC8">
        <w:rPr>
          <w:rFonts w:ascii="Courier New" w:hAnsi="Courier New" w:cs="Courier New"/>
          <w:sz w:val="21"/>
          <w:szCs w:val="24"/>
        </w:rPr>
        <w:t>revresults[i] = netrev</w:t>
      </w:r>
    </w:p>
    <w:p w14:paraId="2970BD18" w14:textId="0E5E03DD" w:rsidR="00E74931" w:rsidRPr="00934BC8" w:rsidRDefault="00380E7D" w:rsidP="006047DC">
      <w:pPr>
        <w:spacing w:after="0" w:line="480" w:lineRule="auto"/>
        <w:rPr>
          <w:rFonts w:ascii="Courier New" w:hAnsi="Courier New" w:cs="Courier New"/>
          <w:sz w:val="21"/>
          <w:szCs w:val="24"/>
        </w:rPr>
      </w:pPr>
      <w:r w:rsidRPr="00934BC8">
        <w:rPr>
          <w:rFonts w:ascii="Courier New" w:hAnsi="Courier New" w:cs="Courier New"/>
          <w:sz w:val="21"/>
          <w:szCs w:val="24"/>
        </w:rPr>
        <w:t>}</w:t>
      </w:r>
      <w:r w:rsidR="00E74931" w:rsidRPr="00934BC8">
        <w:rPr>
          <w:rFonts w:ascii="Courier New" w:hAnsi="Courier New" w:cs="Courier New"/>
          <w:sz w:val="21"/>
          <w:szCs w:val="24"/>
        </w:rPr>
        <w:tab/>
        <w:t xml:space="preserve"> </w:t>
      </w:r>
    </w:p>
    <w:p w14:paraId="3AAD26E1" w14:textId="1BDE9328" w:rsidR="00AA1DBA" w:rsidRPr="00813AC9" w:rsidRDefault="00AA1DBA"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Finally, we can plot the results as a histogram, as shown in </w:t>
      </w:r>
      <w:r w:rsidR="00F32CD3">
        <w:rPr>
          <w:rFonts w:ascii="Times New Roman" w:hAnsi="Times New Roman" w:cs="Times New Roman"/>
          <w:sz w:val="24"/>
          <w:szCs w:val="24"/>
        </w:rPr>
        <w:t>Figure 7.</w:t>
      </w:r>
      <w:r w:rsidRPr="00813AC9">
        <w:rPr>
          <w:rFonts w:ascii="Times New Roman" w:hAnsi="Times New Roman" w:cs="Times New Roman"/>
          <w:sz w:val="24"/>
          <w:szCs w:val="24"/>
        </w:rPr>
        <w:t>5.</w:t>
      </w:r>
    </w:p>
    <w:p w14:paraId="5B67C72A" w14:textId="1CF5E093" w:rsidR="00AA1DBA" w:rsidRPr="00813AC9" w:rsidRDefault="0003527D" w:rsidP="0003527D">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INSERT </w:t>
      </w:r>
      <w:r w:rsidR="00F32CD3">
        <w:rPr>
          <w:rFonts w:ascii="Times New Roman" w:hAnsi="Times New Roman" w:cs="Times New Roman"/>
          <w:sz w:val="24"/>
          <w:szCs w:val="24"/>
        </w:rPr>
        <w:t>FIGURE 7.</w:t>
      </w:r>
      <w:r>
        <w:rPr>
          <w:rFonts w:ascii="Times New Roman" w:hAnsi="Times New Roman" w:cs="Times New Roman"/>
          <w:sz w:val="24"/>
          <w:szCs w:val="24"/>
        </w:rPr>
        <w:t>5 HERE]</w:t>
      </w:r>
    </w:p>
    <w:p w14:paraId="4E971BFF" w14:textId="4CBD09ED" w:rsidR="00152A0F" w:rsidRPr="00813AC9" w:rsidRDefault="00861598"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lastRenderedPageBreak/>
        <w:tab/>
        <w:t xml:space="preserve">We can see that we’re not 100% certain that we’ll always have a </w:t>
      </w:r>
      <w:r w:rsidR="001B2E14" w:rsidRPr="00813AC9">
        <w:rPr>
          <w:rFonts w:ascii="Times New Roman" w:hAnsi="Times New Roman" w:cs="Times New Roman"/>
          <w:sz w:val="24"/>
          <w:szCs w:val="24"/>
        </w:rPr>
        <w:t>positive revenue outcome. What proportion of the time did we end up with a positive result? We can tabulate the percent of the time that our result was positive</w:t>
      </w:r>
      <w:r w:rsidR="00101F05" w:rsidRPr="00813AC9">
        <w:rPr>
          <w:rFonts w:ascii="Times New Roman" w:hAnsi="Times New Roman" w:cs="Times New Roman"/>
          <w:sz w:val="24"/>
          <w:szCs w:val="24"/>
        </w:rPr>
        <w:t xml:space="preserve"> </w:t>
      </w:r>
    </w:p>
    <w:p w14:paraId="220D9E89" w14:textId="77777777" w:rsidR="00FA33A4" w:rsidRPr="00C15376" w:rsidRDefault="00FA33A4" w:rsidP="0032728B">
      <w:pPr>
        <w:spacing w:after="0" w:line="240" w:lineRule="auto"/>
        <w:rPr>
          <w:rFonts w:ascii="Courier New" w:hAnsi="Courier New" w:cs="Courier New"/>
          <w:sz w:val="21"/>
          <w:szCs w:val="24"/>
        </w:rPr>
      </w:pPr>
      <w:r w:rsidRPr="00C15376">
        <w:rPr>
          <w:rFonts w:ascii="Courier New" w:hAnsi="Courier New" w:cs="Courier New"/>
          <w:sz w:val="21"/>
          <w:szCs w:val="24"/>
        </w:rPr>
        <w:t>&gt; table(revresults&gt;0)/100000</w:t>
      </w:r>
    </w:p>
    <w:p w14:paraId="7F87ABBB" w14:textId="77777777" w:rsidR="00FA33A4" w:rsidRPr="00C15376" w:rsidRDefault="00FA33A4">
      <w:pPr>
        <w:spacing w:after="0" w:line="240" w:lineRule="auto"/>
        <w:rPr>
          <w:rFonts w:ascii="Times New Roman" w:hAnsi="Times New Roman" w:cs="Times New Roman"/>
          <w:sz w:val="21"/>
          <w:szCs w:val="24"/>
        </w:rPr>
      </w:pPr>
    </w:p>
    <w:p w14:paraId="12D42D75" w14:textId="77777777" w:rsidR="00FA33A4" w:rsidRPr="00C15376" w:rsidRDefault="00FA33A4">
      <w:pPr>
        <w:spacing w:after="0" w:line="240" w:lineRule="auto"/>
        <w:rPr>
          <w:rFonts w:ascii="Courier New" w:hAnsi="Courier New" w:cs="Courier New"/>
          <w:sz w:val="21"/>
          <w:szCs w:val="24"/>
        </w:rPr>
      </w:pPr>
      <w:r w:rsidRPr="00C15376">
        <w:rPr>
          <w:rFonts w:ascii="Courier New" w:hAnsi="Courier New" w:cs="Courier New"/>
          <w:sz w:val="21"/>
          <w:szCs w:val="24"/>
        </w:rPr>
        <w:t xml:space="preserve">  FALSE    TRUE </w:t>
      </w:r>
    </w:p>
    <w:p w14:paraId="47597DD0" w14:textId="1847C505" w:rsidR="002706CD" w:rsidRPr="00C15376" w:rsidRDefault="00FA33A4" w:rsidP="0003527D">
      <w:pPr>
        <w:spacing w:after="0" w:line="480" w:lineRule="auto"/>
        <w:rPr>
          <w:rFonts w:ascii="Courier New" w:hAnsi="Courier New" w:cs="Courier New"/>
          <w:sz w:val="21"/>
          <w:szCs w:val="24"/>
        </w:rPr>
      </w:pPr>
      <w:r w:rsidRPr="00C15376">
        <w:rPr>
          <w:rFonts w:ascii="Courier New" w:hAnsi="Courier New" w:cs="Courier New"/>
          <w:sz w:val="21"/>
          <w:szCs w:val="24"/>
        </w:rPr>
        <w:t>0.08058 0.91942</w:t>
      </w:r>
    </w:p>
    <w:p w14:paraId="4F3C6137" w14:textId="3EB37774" w:rsidR="002706CD" w:rsidRPr="00813AC9" w:rsidRDefault="00FA33A4"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It looks like about 92</w:t>
      </w:r>
      <w:r w:rsidR="002706CD" w:rsidRPr="00813AC9">
        <w:rPr>
          <w:rFonts w:ascii="Times New Roman" w:hAnsi="Times New Roman" w:cs="Times New Roman"/>
          <w:sz w:val="24"/>
          <w:szCs w:val="24"/>
        </w:rPr>
        <w:t>% of the time, of our 100,000 simulations, the clinic was able to afford the nurse.</w:t>
      </w:r>
    </w:p>
    <w:p w14:paraId="15BC2ECE" w14:textId="0A2EFA6E" w:rsidR="0003527D" w:rsidRDefault="002706CD" w:rsidP="0003527D">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This example shows how we can use </w:t>
      </w:r>
      <w:r w:rsidRPr="00813AC9">
        <w:rPr>
          <w:rFonts w:ascii="Times New Roman" w:hAnsi="Times New Roman" w:cs="Times New Roman"/>
          <w:i/>
          <w:sz w:val="24"/>
          <w:szCs w:val="24"/>
        </w:rPr>
        <w:t>R</w:t>
      </w:r>
      <w:r w:rsidRPr="00813AC9">
        <w:rPr>
          <w:rFonts w:ascii="Times New Roman" w:hAnsi="Times New Roman" w:cs="Times New Roman"/>
          <w:sz w:val="24"/>
          <w:szCs w:val="24"/>
        </w:rPr>
        <w:t xml:space="preserve">’s ability to perform repeated large-scale simulations, and repeated sampling from probability distributions, to track uncertainty in a decision and get a sense of whether the decision might be wise or not. </w:t>
      </w:r>
      <w:r w:rsidR="00DF1EB2" w:rsidRPr="00813AC9">
        <w:rPr>
          <w:rFonts w:ascii="Times New Roman" w:hAnsi="Times New Roman" w:cs="Times New Roman"/>
          <w:sz w:val="24"/>
          <w:szCs w:val="24"/>
        </w:rPr>
        <w:t xml:space="preserve">In most circumstances, we don’t have definite confidence that our mean results are reflective of what will happen every day, month or year. In </w:t>
      </w:r>
      <w:r w:rsidR="004D66BE">
        <w:rPr>
          <w:rFonts w:ascii="Times New Roman" w:hAnsi="Times New Roman" w:cs="Times New Roman"/>
          <w:sz w:val="24"/>
          <w:szCs w:val="24"/>
        </w:rPr>
        <w:t>uncertain</w:t>
      </w:r>
      <w:r w:rsidR="00DF1EB2" w:rsidRPr="00813AC9">
        <w:rPr>
          <w:rFonts w:ascii="Times New Roman" w:hAnsi="Times New Roman" w:cs="Times New Roman"/>
          <w:sz w:val="24"/>
          <w:szCs w:val="24"/>
        </w:rPr>
        <w:t xml:space="preserve"> context</w:t>
      </w:r>
      <w:r w:rsidR="004D66BE">
        <w:rPr>
          <w:rFonts w:ascii="Times New Roman" w:hAnsi="Times New Roman" w:cs="Times New Roman"/>
          <w:sz w:val="24"/>
          <w:szCs w:val="24"/>
        </w:rPr>
        <w:t>s</w:t>
      </w:r>
      <w:r w:rsidR="00DF1EB2" w:rsidRPr="00813AC9">
        <w:rPr>
          <w:rFonts w:ascii="Times New Roman" w:hAnsi="Times New Roman" w:cs="Times New Roman"/>
          <w:sz w:val="24"/>
          <w:szCs w:val="24"/>
        </w:rPr>
        <w:t xml:space="preserve">, </w:t>
      </w:r>
      <w:r w:rsidR="00DF1EB2" w:rsidRPr="00813AC9">
        <w:rPr>
          <w:rFonts w:ascii="Times New Roman" w:hAnsi="Times New Roman" w:cs="Times New Roman"/>
          <w:i/>
          <w:sz w:val="24"/>
          <w:szCs w:val="24"/>
        </w:rPr>
        <w:t>R</w:t>
      </w:r>
      <w:r w:rsidR="00DF1EB2" w:rsidRPr="00813AC9">
        <w:rPr>
          <w:rFonts w:ascii="Times New Roman" w:hAnsi="Times New Roman" w:cs="Times New Roman"/>
          <w:sz w:val="24"/>
          <w:szCs w:val="24"/>
        </w:rPr>
        <w:t xml:space="preserve"> </w:t>
      </w:r>
      <w:r w:rsidR="00600ABE">
        <w:rPr>
          <w:rFonts w:ascii="Times New Roman" w:hAnsi="Times New Roman" w:cs="Times New Roman"/>
          <w:sz w:val="24"/>
          <w:szCs w:val="24"/>
        </w:rPr>
        <w:t>can help</w:t>
      </w:r>
      <w:r w:rsidR="00DF1EB2" w:rsidRPr="00813AC9">
        <w:rPr>
          <w:rFonts w:ascii="Times New Roman" w:hAnsi="Times New Roman" w:cs="Times New Roman"/>
          <w:sz w:val="24"/>
          <w:szCs w:val="24"/>
        </w:rPr>
        <w:t xml:space="preserve"> us plan our budgets and resource allocations with </w:t>
      </w:r>
      <w:r w:rsidR="00C841A8" w:rsidRPr="00813AC9">
        <w:rPr>
          <w:rFonts w:ascii="Times New Roman" w:hAnsi="Times New Roman" w:cs="Times New Roman"/>
          <w:sz w:val="24"/>
          <w:szCs w:val="24"/>
        </w:rPr>
        <w:t xml:space="preserve">a better </w:t>
      </w:r>
      <w:r w:rsidR="00101F05" w:rsidRPr="00813AC9">
        <w:rPr>
          <w:rFonts w:ascii="Times New Roman" w:hAnsi="Times New Roman" w:cs="Times New Roman"/>
          <w:sz w:val="24"/>
          <w:szCs w:val="24"/>
        </w:rPr>
        <w:t xml:space="preserve">appreciation for the risks and benefits we might </w:t>
      </w:r>
      <w:r w:rsidR="00DB2CD4">
        <w:rPr>
          <w:rFonts w:ascii="Times New Roman" w:hAnsi="Times New Roman" w:cs="Times New Roman"/>
          <w:sz w:val="24"/>
          <w:szCs w:val="24"/>
        </w:rPr>
        <w:t>experience</w:t>
      </w:r>
      <w:r w:rsidR="00101F05" w:rsidRPr="00813AC9">
        <w:rPr>
          <w:rFonts w:ascii="Times New Roman" w:hAnsi="Times New Roman" w:cs="Times New Roman"/>
          <w:sz w:val="24"/>
          <w:szCs w:val="24"/>
        </w:rPr>
        <w:t>.</w:t>
      </w:r>
    </w:p>
    <w:p w14:paraId="41C7DCD0" w14:textId="77777777" w:rsidR="0003527D" w:rsidRDefault="0003527D" w:rsidP="0003527D">
      <w:pPr>
        <w:spacing w:after="0" w:line="480" w:lineRule="auto"/>
        <w:rPr>
          <w:rFonts w:ascii="Times New Roman" w:hAnsi="Times New Roman" w:cs="Times New Roman"/>
          <w:sz w:val="24"/>
          <w:szCs w:val="24"/>
        </w:rPr>
      </w:pPr>
    </w:p>
    <w:p w14:paraId="07EF3370" w14:textId="6F5C44CA" w:rsidR="0067713A" w:rsidRPr="00353139" w:rsidRDefault="00BE6D52" w:rsidP="00353139">
      <w:pPr>
        <w:pStyle w:val="Heading2"/>
        <w:rPr>
          <w:b w:val="0"/>
        </w:rPr>
      </w:pPr>
      <w:r w:rsidRPr="00353139">
        <w:rPr>
          <w:b w:val="0"/>
        </w:rPr>
        <w:t xml:space="preserve">&lt;2&gt;  </w:t>
      </w:r>
      <w:r w:rsidR="0067713A" w:rsidRPr="00353139">
        <w:rPr>
          <w:b w:val="0"/>
        </w:rPr>
        <w:t>Agent-based modeling: an extension of microsimulation</w:t>
      </w:r>
    </w:p>
    <w:p w14:paraId="094D3FDF" w14:textId="77777777" w:rsidR="0067713A" w:rsidRPr="00813AC9" w:rsidRDefault="0067713A"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An increasingly-popular extension of microsimulation is known as </w:t>
      </w:r>
      <w:r w:rsidRPr="00813AC9">
        <w:rPr>
          <w:rFonts w:ascii="Times New Roman" w:hAnsi="Times New Roman" w:cs="Times New Roman"/>
          <w:i/>
          <w:sz w:val="24"/>
          <w:szCs w:val="24"/>
        </w:rPr>
        <w:t xml:space="preserve">agent-based modeling. </w:t>
      </w:r>
      <w:r w:rsidRPr="00813AC9">
        <w:rPr>
          <w:rFonts w:ascii="Times New Roman" w:hAnsi="Times New Roman" w:cs="Times New Roman"/>
          <w:sz w:val="24"/>
          <w:szCs w:val="24"/>
        </w:rPr>
        <w:t xml:space="preserve">Agent-based models simulate individuals, but have a critical feature that standard microsimulation models do not: </w:t>
      </w:r>
      <w:r w:rsidRPr="0032728B">
        <w:rPr>
          <w:rFonts w:ascii="Times New Roman" w:hAnsi="Times New Roman" w:cs="Times New Roman"/>
          <w:sz w:val="24"/>
          <w:szCs w:val="24"/>
        </w:rPr>
        <w:t xml:space="preserve">they include equations to describe the </w:t>
      </w:r>
      <w:r w:rsidRPr="00813AC9">
        <w:rPr>
          <w:rFonts w:ascii="Times New Roman" w:hAnsi="Times New Roman" w:cs="Times New Roman"/>
          <w:i/>
          <w:sz w:val="24"/>
          <w:szCs w:val="24"/>
        </w:rPr>
        <w:t>behavior</w:t>
      </w:r>
      <w:r w:rsidRPr="00813AC9">
        <w:rPr>
          <w:rFonts w:ascii="Times New Roman" w:hAnsi="Times New Roman" w:cs="Times New Roman"/>
          <w:sz w:val="24"/>
          <w:szCs w:val="24"/>
        </w:rPr>
        <w:t xml:space="preserve"> of individuals, not just their fixed features like waist circumference or body mass index. For example, an agent-based model of type 2 diabetes might incorporate how much a person drinks sugary beverages, and include equations to describe how much higher the risk of drinking such beverages might be if a person is surrounded by other people who also drink sugary beverages (e.g., social contagion).</w:t>
      </w:r>
    </w:p>
    <w:p w14:paraId="6F1B2462" w14:textId="41FDB2EB" w:rsidR="006D546F" w:rsidRPr="00813AC9" w:rsidRDefault="006D546F"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lastRenderedPageBreak/>
        <w:t xml:space="preserve">To extend our diabetes example, we can move from the Middle East to the other side of the world—to the country of Mexico—where behavioral responses to diabetes risk factors have become a major subject of national concern. In recent years, the epidemiologist Juan Dommarco at the National Institute for Public Health in Mexico studied strategies to reduce the risk of type </w:t>
      </w:r>
      <w:r w:rsidR="00D032DF">
        <w:rPr>
          <w:rFonts w:ascii="Times New Roman" w:hAnsi="Times New Roman" w:cs="Times New Roman"/>
          <w:sz w:val="24"/>
          <w:szCs w:val="24"/>
        </w:rPr>
        <w:t>2</w:t>
      </w:r>
      <w:r w:rsidRPr="00813AC9">
        <w:rPr>
          <w:rFonts w:ascii="Times New Roman" w:hAnsi="Times New Roman" w:cs="Times New Roman"/>
          <w:sz w:val="24"/>
          <w:szCs w:val="24"/>
        </w:rPr>
        <w:t xml:space="preserve"> diabetes among young people drinking sugary </w:t>
      </w:r>
      <w:r w:rsidR="001B3961" w:rsidRPr="00813AC9">
        <w:rPr>
          <w:rFonts w:ascii="Times New Roman" w:hAnsi="Times New Roman" w:cs="Times New Roman"/>
          <w:sz w:val="24"/>
          <w:szCs w:val="24"/>
        </w:rPr>
        <w:t>soda drinks</w:t>
      </w:r>
      <w:r w:rsidRPr="00813AC9">
        <w:rPr>
          <w:rFonts w:ascii="Times New Roman" w:hAnsi="Times New Roman" w:cs="Times New Roman"/>
          <w:sz w:val="24"/>
          <w:szCs w:val="24"/>
        </w:rPr>
        <w:t xml:space="preserve">. Dr. Dommarco was asked to estimate what impact the central government might have on diabetes risk if drinking soda did not continue to increase in popularity, but was substituted with clean drinking water and was made less popular through marketing campaigns and taxes on soda imposed by the government. </w:t>
      </w:r>
    </w:p>
    <w:p w14:paraId="4C8FB5CD" w14:textId="3C1E9A11" w:rsidR="005B3D66" w:rsidRPr="00813AC9" w:rsidRDefault="006D546F"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The textbook website links to </w:t>
      </w:r>
      <w:r w:rsidRPr="00813AC9">
        <w:rPr>
          <w:rFonts w:ascii="Times New Roman" w:hAnsi="Times New Roman" w:cs="Times New Roman"/>
          <w:i/>
          <w:sz w:val="24"/>
          <w:szCs w:val="24"/>
        </w:rPr>
        <w:t>R</w:t>
      </w:r>
      <w:r w:rsidRPr="00813AC9">
        <w:rPr>
          <w:rFonts w:ascii="Times New Roman" w:hAnsi="Times New Roman" w:cs="Times New Roman"/>
          <w:sz w:val="24"/>
          <w:szCs w:val="24"/>
        </w:rPr>
        <w:t xml:space="preserve"> code that describes an agent-based model of </w:t>
      </w:r>
      <w:r w:rsidR="00545D42" w:rsidRPr="00813AC9">
        <w:rPr>
          <w:rFonts w:ascii="Times New Roman" w:hAnsi="Times New Roman" w:cs="Times New Roman"/>
          <w:sz w:val="24"/>
          <w:szCs w:val="24"/>
        </w:rPr>
        <w:t>sugary soda</w:t>
      </w:r>
      <w:r w:rsidRPr="00813AC9">
        <w:rPr>
          <w:rFonts w:ascii="Times New Roman" w:hAnsi="Times New Roman" w:cs="Times New Roman"/>
          <w:sz w:val="24"/>
          <w:szCs w:val="24"/>
        </w:rPr>
        <w:t xml:space="preserve"> consumption. The model of drink consumption has features common to many agent-based models. It can be constructed much like a microsimulation, but with an extra step: in addition to simulating the population, and assigning fixed attributes to that population, we additionally set behavioral “decision rules” that describe how people act and interact with each other. Individuals decide, in our case, whether to drink soda based in part on how many others around them are drinking soda.</w:t>
      </w:r>
    </w:p>
    <w:p w14:paraId="0ABE4CE1" w14:textId="66A7ADDA" w:rsidR="006D546F" w:rsidRPr="00BE6D52" w:rsidRDefault="001B3961"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We use a classical</w:t>
      </w:r>
      <w:r w:rsidR="006D546F" w:rsidRPr="00813AC9">
        <w:rPr>
          <w:rFonts w:ascii="Times New Roman" w:hAnsi="Times New Roman" w:cs="Times New Roman"/>
          <w:sz w:val="24"/>
          <w:szCs w:val="24"/>
        </w:rPr>
        <w:t xml:space="preserve"> </w:t>
      </w:r>
      <w:r w:rsidRPr="00813AC9">
        <w:rPr>
          <w:rFonts w:ascii="Times New Roman" w:hAnsi="Times New Roman" w:cs="Times New Roman"/>
          <w:sz w:val="24"/>
          <w:szCs w:val="24"/>
        </w:rPr>
        <w:t>equation</w:t>
      </w:r>
      <w:r w:rsidR="006D546F" w:rsidRPr="00813AC9">
        <w:rPr>
          <w:rFonts w:ascii="Times New Roman" w:hAnsi="Times New Roman" w:cs="Times New Roman"/>
          <w:sz w:val="24"/>
          <w:szCs w:val="24"/>
        </w:rPr>
        <w:t xml:space="preserve"> for simulating product consumption in a population over time (called the Bass diffusion model; note that we present a version of the model commonly used in public health, although numerous other versions also exist with additional complexities)</w:t>
      </w:r>
      <w:r w:rsidR="00EB4B76">
        <w:rPr>
          <w:rFonts w:ascii="Times New Roman" w:hAnsi="Times New Roman" w:cs="Times New Roman"/>
          <w:sz w:val="24"/>
          <w:szCs w:val="24"/>
        </w:rPr>
        <w:t xml:space="preserve"> </w:t>
      </w:r>
      <w:r w:rsidR="006D546F" w:rsidRPr="00813AC9">
        <w:rPr>
          <w:rFonts w:ascii="Times New Roman" w:hAnsi="Times New Roman" w:cs="Times New Roman"/>
          <w:sz w:val="24"/>
          <w:szCs w:val="24"/>
        </w:rPr>
        <w:fldChar w:fldCharType="begin"/>
      </w:r>
      <w:r w:rsidR="0054160C" w:rsidRPr="00813AC9">
        <w:rPr>
          <w:rFonts w:ascii="Times New Roman" w:hAnsi="Times New Roman" w:cs="Times New Roman"/>
          <w:sz w:val="24"/>
          <w:szCs w:val="24"/>
        </w:rPr>
        <w:instrText xml:space="preserve"> ADDIN ZOTERO_ITEM CSL_CITATION {"citationID":"1cicffudib","properties":{"formattedCitation":"[1]","plainCitation":"[1]"},"citationItems":[{"id":6595,"uris":["http://zotero.org/users/598321/items/W7IT5GF2"],"uri":["http://zotero.org/users/598321/items/W7IT5GF2"],"itemData":{"id":6595,"type":"article-journal","title":"A diffusion theory model of adoption and substitution for successive generations of high-technology products","container-title":"Management science","page":"1069–1086","volume":"33","issue":"9","source":"Google Scholar","author":[{"family":"Norton","given":"John A."},{"family":"Bass","given":"Frank M."}],"issued":{"date-parts":[["1987"]]}}}],"schema":"https://github.com/citation-style-language/schema/raw/master/csl-citation.json"} </w:instrText>
      </w:r>
      <w:r w:rsidR="006D546F" w:rsidRPr="00813AC9">
        <w:rPr>
          <w:rFonts w:ascii="Times New Roman" w:hAnsi="Times New Roman" w:cs="Times New Roman"/>
          <w:sz w:val="24"/>
          <w:szCs w:val="24"/>
        </w:rPr>
        <w:fldChar w:fldCharType="separate"/>
      </w:r>
      <w:r w:rsidR="0054160C" w:rsidRPr="00813AC9">
        <w:rPr>
          <w:rFonts w:ascii="Times New Roman" w:hAnsi="Times New Roman" w:cs="Times New Roman"/>
          <w:sz w:val="24"/>
          <w:szCs w:val="24"/>
        </w:rPr>
        <w:t>[1]</w:t>
      </w:r>
      <w:r w:rsidR="006D546F" w:rsidRPr="00813AC9">
        <w:rPr>
          <w:rFonts w:ascii="Times New Roman" w:hAnsi="Times New Roman" w:cs="Times New Roman"/>
          <w:sz w:val="24"/>
          <w:szCs w:val="24"/>
        </w:rPr>
        <w:fldChar w:fldCharType="end"/>
      </w:r>
      <w:r w:rsidR="00EB4B76">
        <w:rPr>
          <w:rFonts w:ascii="Times New Roman" w:hAnsi="Times New Roman" w:cs="Times New Roman"/>
          <w:sz w:val="24"/>
          <w:szCs w:val="24"/>
        </w:rPr>
        <w:t>.</w:t>
      </w:r>
      <w:r w:rsidR="006D546F" w:rsidRPr="00813AC9">
        <w:rPr>
          <w:rFonts w:ascii="Times New Roman" w:hAnsi="Times New Roman" w:cs="Times New Roman"/>
          <w:sz w:val="24"/>
          <w:szCs w:val="24"/>
        </w:rPr>
        <w:t xml:space="preserve"> The model can be described by </w:t>
      </w:r>
      <w:r w:rsidRPr="00813AC9">
        <w:rPr>
          <w:rFonts w:ascii="Times New Roman" w:hAnsi="Times New Roman" w:cs="Times New Roman"/>
          <w:sz w:val="24"/>
          <w:szCs w:val="24"/>
        </w:rPr>
        <w:t>Equation 8.1:</w:t>
      </w:r>
    </w:p>
    <w:p w14:paraId="419801AB" w14:textId="7BE7A4D1" w:rsidR="006D546F" w:rsidRPr="00813AC9" w:rsidRDefault="001B3961" w:rsidP="006047DC">
      <w:pPr>
        <w:spacing w:after="0" w:line="480" w:lineRule="auto"/>
        <w:rPr>
          <w:rFonts w:ascii="Times New Roman" w:hAnsi="Times New Roman" w:cs="Times New Roman"/>
          <w:sz w:val="24"/>
          <w:szCs w:val="24"/>
        </w:rPr>
      </w:pPr>
      <w:r w:rsidRPr="00BE6D52">
        <w:rPr>
          <w:rFonts w:ascii="Times New Roman" w:hAnsi="Times New Roman" w:cs="Times New Roman"/>
          <w:sz w:val="24"/>
          <w:szCs w:val="24"/>
        </w:rPr>
        <w:t>[Equation 8.1]</w:t>
      </w:r>
      <w:r w:rsidRPr="00BE6D52">
        <w:rPr>
          <w:rFonts w:ascii="Times New Roman" w:hAnsi="Times New Roman" w:cs="Times New Roman"/>
          <w:sz w:val="24"/>
          <w:szCs w:val="24"/>
        </w:rPr>
        <w:tab/>
      </w:r>
      <w:r w:rsidR="006D546F" w:rsidRPr="00CB7313">
        <w:rPr>
          <w:rFonts w:ascii="Times New Roman" w:hAnsi="Times New Roman" w:cs="Times New Roman"/>
          <w:sz w:val="24"/>
          <w:szCs w:val="24"/>
        </w:rPr>
        <w:tab/>
        <w:t xml:space="preserve"> </w:t>
      </w:r>
      <m:oMath>
        <m:f>
          <m:fPr>
            <m:ctrlPr>
              <w:rPr>
                <w:rFonts w:ascii="Cambria Math" w:hAnsi="Cambria Math" w:cs="Times New Roman"/>
                <w:i/>
                <w:sz w:val="24"/>
                <w:szCs w:val="24"/>
              </w:rPr>
            </m:ctrlPr>
          </m:fPr>
          <m:num>
            <m:r>
              <w:rPr>
                <w:rFonts w:ascii="Cambria Math" w:hAnsi="Cambria Math" w:cs="Times New Roman"/>
                <w:sz w:val="24"/>
                <w:szCs w:val="24"/>
              </w:rPr>
              <m:t>dP</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m</m:t>
            </m:r>
          </m:den>
        </m:f>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p>
    <w:p w14:paraId="531FC8E6" w14:textId="06446855" w:rsidR="00CF587F" w:rsidRPr="00813AC9" w:rsidRDefault="001B3961"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 xml:space="preserve">In Equation 8.1, </w:t>
      </w:r>
      <w:r w:rsidR="00CA6571" w:rsidRPr="00BE6D52">
        <w:rPr>
          <w:rFonts w:ascii="Times New Roman" w:hAnsi="Times New Roman" w:cs="Times New Roman"/>
          <w:i/>
          <w:sz w:val="24"/>
          <w:szCs w:val="24"/>
        </w:rPr>
        <w:t>P</w:t>
      </w:r>
      <w:r w:rsidR="006D546F" w:rsidRPr="00BE6D52">
        <w:rPr>
          <w:rFonts w:ascii="Times New Roman" w:hAnsi="Times New Roman" w:cs="Times New Roman"/>
          <w:i/>
          <w:sz w:val="24"/>
          <w:szCs w:val="24"/>
        </w:rPr>
        <w:t xml:space="preserve">(t) </w:t>
      </w:r>
      <w:r w:rsidR="006D546F" w:rsidRPr="00CB7313">
        <w:rPr>
          <w:rFonts w:ascii="Times New Roman" w:hAnsi="Times New Roman" w:cs="Times New Roman"/>
          <w:sz w:val="24"/>
          <w:szCs w:val="24"/>
        </w:rPr>
        <w:t xml:space="preserve">is average probability that a person consumes soda in year </w:t>
      </w:r>
      <w:r w:rsidR="006D546F" w:rsidRPr="00CB7313">
        <w:rPr>
          <w:rFonts w:ascii="Times New Roman" w:hAnsi="Times New Roman" w:cs="Times New Roman"/>
          <w:i/>
          <w:sz w:val="24"/>
          <w:szCs w:val="24"/>
        </w:rPr>
        <w:t>t</w:t>
      </w:r>
      <w:r w:rsidR="006D546F" w:rsidRPr="00CB7313">
        <w:rPr>
          <w:rFonts w:ascii="Times New Roman" w:hAnsi="Times New Roman" w:cs="Times New Roman"/>
          <w:sz w:val="24"/>
          <w:szCs w:val="24"/>
        </w:rPr>
        <w:t xml:space="preserve">, </w:t>
      </w:r>
      <w:r w:rsidR="006D546F" w:rsidRPr="00CB7313">
        <w:rPr>
          <w:rFonts w:ascii="Times New Roman" w:hAnsi="Times New Roman" w:cs="Times New Roman"/>
          <w:i/>
          <w:sz w:val="24"/>
          <w:szCs w:val="24"/>
        </w:rPr>
        <w:t xml:space="preserve">m </w:t>
      </w:r>
      <w:r w:rsidR="006D546F" w:rsidRPr="00CB7313">
        <w:rPr>
          <w:rFonts w:ascii="Times New Roman" w:hAnsi="Times New Roman" w:cs="Times New Roman"/>
          <w:sz w:val="24"/>
          <w:szCs w:val="24"/>
        </w:rPr>
        <w:t xml:space="preserve">is the typical maximum fraction of the population that will be willing to consume soda at some point, and </w:t>
      </w:r>
      <w:r w:rsidR="006D546F" w:rsidRPr="00813AC9">
        <w:rPr>
          <w:rFonts w:ascii="Times New Roman" w:hAnsi="Times New Roman" w:cs="Times New Roman"/>
          <w:i/>
          <w:sz w:val="24"/>
          <w:szCs w:val="24"/>
        </w:rPr>
        <w:t xml:space="preserve">q </w:t>
      </w:r>
      <w:r w:rsidR="006D546F" w:rsidRPr="00813AC9">
        <w:rPr>
          <w:rFonts w:ascii="Times New Roman" w:hAnsi="Times New Roman" w:cs="Times New Roman"/>
          <w:sz w:val="24"/>
          <w:szCs w:val="24"/>
        </w:rPr>
        <w:t xml:space="preserve">is a “social diffusion” parameter describing how easily a person is influenced to consume </w:t>
      </w:r>
      <w:r w:rsidR="006D546F" w:rsidRPr="00813AC9">
        <w:rPr>
          <w:rFonts w:ascii="Times New Roman" w:hAnsi="Times New Roman" w:cs="Times New Roman"/>
          <w:sz w:val="24"/>
          <w:szCs w:val="24"/>
        </w:rPr>
        <w:lastRenderedPageBreak/>
        <w:t xml:space="preserve">soda by their peers. Based on fitting the model to data from Mexico, we found typical values for the parameters </w:t>
      </w:r>
      <w:r w:rsidR="006D546F" w:rsidRPr="00813AC9">
        <w:rPr>
          <w:rFonts w:ascii="Times New Roman" w:hAnsi="Times New Roman" w:cs="Times New Roman"/>
          <w:i/>
          <w:sz w:val="24"/>
          <w:szCs w:val="24"/>
        </w:rPr>
        <w:t xml:space="preserve">q </w:t>
      </w:r>
      <w:r w:rsidR="006D546F" w:rsidRPr="00813AC9">
        <w:rPr>
          <w:rFonts w:ascii="Times New Roman" w:hAnsi="Times New Roman" w:cs="Times New Roman"/>
          <w:sz w:val="24"/>
          <w:szCs w:val="24"/>
        </w:rPr>
        <w:t xml:space="preserve">and </w:t>
      </w:r>
      <w:r w:rsidR="006D546F" w:rsidRPr="00813AC9">
        <w:rPr>
          <w:rFonts w:ascii="Times New Roman" w:hAnsi="Times New Roman" w:cs="Times New Roman"/>
          <w:i/>
          <w:sz w:val="24"/>
          <w:szCs w:val="24"/>
        </w:rPr>
        <w:t xml:space="preserve">m </w:t>
      </w:r>
      <w:r w:rsidR="006D546F" w:rsidRPr="00813AC9">
        <w:rPr>
          <w:rFonts w:ascii="Times New Roman" w:hAnsi="Times New Roman" w:cs="Times New Roman"/>
          <w:sz w:val="24"/>
          <w:szCs w:val="24"/>
        </w:rPr>
        <w:t xml:space="preserve">for the population in Mexico, which are inserted into the </w:t>
      </w:r>
      <w:r w:rsidR="006D546F" w:rsidRPr="00813AC9">
        <w:rPr>
          <w:rFonts w:ascii="Times New Roman" w:hAnsi="Times New Roman" w:cs="Times New Roman"/>
          <w:i/>
          <w:sz w:val="24"/>
          <w:szCs w:val="24"/>
        </w:rPr>
        <w:t xml:space="preserve">R </w:t>
      </w:r>
      <w:r w:rsidR="006D546F" w:rsidRPr="00813AC9">
        <w:rPr>
          <w:rFonts w:ascii="Times New Roman" w:hAnsi="Times New Roman" w:cs="Times New Roman"/>
          <w:sz w:val="24"/>
          <w:szCs w:val="24"/>
        </w:rPr>
        <w:t>code</w:t>
      </w:r>
      <w:r w:rsidR="003A1212" w:rsidRPr="00813AC9">
        <w:rPr>
          <w:rFonts w:ascii="Times New Roman" w:hAnsi="Times New Roman" w:cs="Times New Roman"/>
          <w:sz w:val="24"/>
          <w:szCs w:val="24"/>
        </w:rPr>
        <w:t xml:space="preserve"> (</w:t>
      </w:r>
      <w:r w:rsidR="003A1212" w:rsidRPr="007D3A58">
        <w:rPr>
          <w:rFonts w:ascii="Times New Roman" w:hAnsi="Times New Roman" w:cs="Times New Roman"/>
          <w:i/>
          <w:sz w:val="24"/>
          <w:szCs w:val="24"/>
        </w:rPr>
        <w:t>q</w:t>
      </w:r>
      <w:r w:rsidR="003A1212" w:rsidRPr="007D3A58">
        <w:rPr>
          <w:rFonts w:ascii="Times New Roman" w:hAnsi="Times New Roman" w:cs="Times New Roman"/>
          <w:sz w:val="24"/>
          <w:szCs w:val="24"/>
        </w:rPr>
        <w:t xml:space="preserve"> = 0.1159, </w:t>
      </w:r>
      <w:r w:rsidR="003A1212" w:rsidRPr="007D3A58">
        <w:rPr>
          <w:rFonts w:ascii="Times New Roman" w:hAnsi="Times New Roman" w:cs="Times New Roman"/>
          <w:i/>
          <w:sz w:val="24"/>
          <w:szCs w:val="24"/>
        </w:rPr>
        <w:t>m</w:t>
      </w:r>
      <w:r w:rsidR="003A1212" w:rsidRPr="007D3A58">
        <w:rPr>
          <w:rFonts w:ascii="Times New Roman" w:hAnsi="Times New Roman" w:cs="Times New Roman"/>
          <w:sz w:val="24"/>
          <w:szCs w:val="24"/>
        </w:rPr>
        <w:t xml:space="preserve"> = 1</w:t>
      </w:r>
      <w:r w:rsidR="003A1212" w:rsidRPr="0032728B">
        <w:rPr>
          <w:rFonts w:ascii="Times New Roman" w:hAnsi="Times New Roman" w:cs="Times New Roman"/>
          <w:sz w:val="24"/>
          <w:szCs w:val="24"/>
        </w:rPr>
        <w:t>)</w:t>
      </w:r>
      <w:r w:rsidR="006D546F" w:rsidRPr="0032728B">
        <w:rPr>
          <w:rFonts w:ascii="Times New Roman" w:hAnsi="Times New Roman" w:cs="Times New Roman"/>
          <w:sz w:val="24"/>
          <w:szCs w:val="24"/>
        </w:rPr>
        <w:t>. The intuition behind the model formula is th</w:t>
      </w:r>
      <w:r w:rsidR="006D546F" w:rsidRPr="00813AC9">
        <w:rPr>
          <w:rFonts w:ascii="Times New Roman" w:hAnsi="Times New Roman" w:cs="Times New Roman"/>
          <w:sz w:val="24"/>
          <w:szCs w:val="24"/>
        </w:rPr>
        <w:t xml:space="preserve">at the change in the probability of consuming soda is proportional to some degree of social influence </w:t>
      </w:r>
      <w:r w:rsidR="006D546F" w:rsidRPr="00813AC9">
        <w:rPr>
          <w:rFonts w:ascii="Times New Roman" w:hAnsi="Times New Roman" w:cs="Times New Roman"/>
          <w:i/>
          <w:sz w:val="24"/>
          <w:szCs w:val="24"/>
        </w:rPr>
        <w:t>q</w:t>
      </w:r>
      <w:r w:rsidR="006D546F" w:rsidRPr="00813AC9">
        <w:rPr>
          <w:rFonts w:ascii="Times New Roman" w:hAnsi="Times New Roman" w:cs="Times New Roman"/>
          <w:sz w:val="24"/>
          <w:szCs w:val="24"/>
        </w:rPr>
        <w:t xml:space="preserve">, </w:t>
      </w:r>
      <w:r w:rsidR="00207B49" w:rsidRPr="00813AC9">
        <w:rPr>
          <w:rFonts w:ascii="Times New Roman" w:hAnsi="Times New Roman" w:cs="Times New Roman"/>
          <w:sz w:val="24"/>
          <w:szCs w:val="24"/>
        </w:rPr>
        <w:t>as well as a logistic curve (</w:t>
      </w:r>
      <w:r w:rsidR="00F32CD3">
        <w:rPr>
          <w:rFonts w:ascii="Times New Roman" w:hAnsi="Times New Roman" w:cs="Times New Roman"/>
          <w:sz w:val="24"/>
          <w:szCs w:val="24"/>
        </w:rPr>
        <w:t>Figure 7.</w:t>
      </w:r>
      <w:r w:rsidR="00207B49" w:rsidRPr="00813AC9">
        <w:rPr>
          <w:rFonts w:ascii="Times New Roman" w:hAnsi="Times New Roman" w:cs="Times New Roman"/>
          <w:sz w:val="24"/>
          <w:szCs w:val="24"/>
        </w:rPr>
        <w:t>6), such that consumption becomes popular initially and then slows in popularity as the probability of consumption reaches</w:t>
      </w:r>
      <w:r w:rsidR="006D546F" w:rsidRPr="00813AC9">
        <w:rPr>
          <w:rFonts w:ascii="Times New Roman" w:hAnsi="Times New Roman" w:cs="Times New Roman"/>
          <w:sz w:val="24"/>
          <w:szCs w:val="24"/>
        </w:rPr>
        <w:t xml:space="preserve"> the maximum consumption level </w:t>
      </w:r>
      <w:r w:rsidR="006D546F" w:rsidRPr="00813AC9">
        <w:rPr>
          <w:rFonts w:ascii="Times New Roman" w:hAnsi="Times New Roman" w:cs="Times New Roman"/>
          <w:i/>
          <w:sz w:val="24"/>
          <w:szCs w:val="24"/>
        </w:rPr>
        <w:t xml:space="preserve">m </w:t>
      </w:r>
      <w:r w:rsidR="006D546F" w:rsidRPr="00813AC9">
        <w:rPr>
          <w:rFonts w:ascii="Times New Roman" w:hAnsi="Times New Roman" w:cs="Times New Roman"/>
          <w:sz w:val="24"/>
          <w:szCs w:val="24"/>
        </w:rPr>
        <w:t xml:space="preserve">in the population. </w:t>
      </w:r>
    </w:p>
    <w:p w14:paraId="64FB0D91" w14:textId="3BE94A17" w:rsidR="00CF587F" w:rsidRPr="00813AC9" w:rsidRDefault="005D5358" w:rsidP="0003527D">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INSERT </w:t>
      </w:r>
      <w:r w:rsidR="00F32CD3">
        <w:rPr>
          <w:rFonts w:ascii="Times New Roman" w:hAnsi="Times New Roman" w:cs="Times New Roman"/>
          <w:sz w:val="24"/>
          <w:szCs w:val="24"/>
        </w:rPr>
        <w:t>FIGURE 7.</w:t>
      </w:r>
      <w:r>
        <w:rPr>
          <w:rFonts w:ascii="Times New Roman" w:hAnsi="Times New Roman" w:cs="Times New Roman"/>
          <w:sz w:val="24"/>
          <w:szCs w:val="24"/>
        </w:rPr>
        <w:t>6 HERE]</w:t>
      </w:r>
    </w:p>
    <w:p w14:paraId="7F84E438" w14:textId="0E446665" w:rsidR="006D546F" w:rsidRPr="00813AC9" w:rsidRDefault="006D546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 xml:space="preserve"> </w:t>
      </w:r>
    </w:p>
    <w:p w14:paraId="0A9FAFF8" w14:textId="0FD9A75D" w:rsidR="005B3D66" w:rsidRPr="00813AC9" w:rsidRDefault="005B3D66"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To create the model, we first begin by specifying our parameters:</w:t>
      </w:r>
    </w:p>
    <w:p w14:paraId="3667BC7C" w14:textId="21E06195" w:rsidR="005B3D66" w:rsidRPr="00BE4639" w:rsidRDefault="005B3D66" w:rsidP="0032728B">
      <w:pPr>
        <w:spacing w:after="0" w:line="240" w:lineRule="auto"/>
        <w:rPr>
          <w:rFonts w:ascii="Courier New" w:hAnsi="Courier New" w:cs="Courier New"/>
          <w:sz w:val="21"/>
          <w:szCs w:val="24"/>
        </w:rPr>
      </w:pPr>
      <w:r w:rsidRPr="00BE4639">
        <w:rPr>
          <w:rFonts w:ascii="Courier New" w:hAnsi="Courier New" w:cs="Courier New"/>
          <w:sz w:val="21"/>
          <w:szCs w:val="24"/>
        </w:rPr>
        <w:t xml:space="preserve">n=100000 </w:t>
      </w:r>
    </w:p>
    <w:p w14:paraId="44B6A468" w14:textId="77777777" w:rsidR="005B3D66" w:rsidRPr="00BE4639" w:rsidRDefault="005B3D66">
      <w:pPr>
        <w:spacing w:after="0" w:line="240" w:lineRule="auto"/>
        <w:rPr>
          <w:rFonts w:ascii="Courier New" w:hAnsi="Courier New" w:cs="Courier New"/>
          <w:sz w:val="21"/>
          <w:szCs w:val="24"/>
        </w:rPr>
      </w:pPr>
      <w:r w:rsidRPr="00BE4639">
        <w:rPr>
          <w:rFonts w:ascii="Courier New" w:hAnsi="Courier New" w:cs="Courier New"/>
          <w:sz w:val="21"/>
          <w:szCs w:val="24"/>
        </w:rPr>
        <w:t xml:space="preserve">q=0.1159            </w:t>
      </w:r>
    </w:p>
    <w:p w14:paraId="2DCE0EF0" w14:textId="77777777" w:rsidR="005B3D66" w:rsidRPr="00BE4639" w:rsidRDefault="005B3D66">
      <w:pPr>
        <w:spacing w:after="0" w:line="240" w:lineRule="auto"/>
        <w:rPr>
          <w:rFonts w:ascii="Courier New" w:hAnsi="Courier New" w:cs="Courier New"/>
          <w:sz w:val="21"/>
          <w:szCs w:val="24"/>
        </w:rPr>
      </w:pPr>
      <w:r w:rsidRPr="00BE4639">
        <w:rPr>
          <w:rFonts w:ascii="Courier New" w:hAnsi="Courier New" w:cs="Courier New"/>
          <w:sz w:val="21"/>
          <w:szCs w:val="24"/>
        </w:rPr>
        <w:t xml:space="preserve">m=1                 </w:t>
      </w:r>
    </w:p>
    <w:p w14:paraId="551FC8E8" w14:textId="4B266F2B" w:rsidR="005B3D66" w:rsidRPr="00BE4639" w:rsidRDefault="005B3D66">
      <w:pPr>
        <w:spacing w:after="0" w:line="240" w:lineRule="auto"/>
        <w:rPr>
          <w:rFonts w:ascii="Courier New" w:hAnsi="Courier New" w:cs="Courier New"/>
          <w:sz w:val="21"/>
          <w:szCs w:val="24"/>
        </w:rPr>
      </w:pPr>
      <w:r w:rsidRPr="00BE4639">
        <w:rPr>
          <w:rFonts w:ascii="Courier New" w:hAnsi="Courier New" w:cs="Courier New"/>
          <w:sz w:val="21"/>
          <w:szCs w:val="24"/>
        </w:rPr>
        <w:t>rr=1.4</w:t>
      </w:r>
    </w:p>
    <w:p w14:paraId="3F6B3D34" w14:textId="008564FE" w:rsidR="005B3D66" w:rsidRPr="00BE4639" w:rsidRDefault="005B3D66">
      <w:pPr>
        <w:spacing w:after="0" w:line="240" w:lineRule="auto"/>
        <w:rPr>
          <w:rFonts w:ascii="Courier New" w:hAnsi="Courier New" w:cs="Courier New"/>
          <w:sz w:val="21"/>
          <w:szCs w:val="24"/>
        </w:rPr>
      </w:pPr>
      <w:r w:rsidRPr="00BE4639">
        <w:rPr>
          <w:rFonts w:ascii="Courier New" w:hAnsi="Courier New" w:cs="Courier New"/>
          <w:sz w:val="21"/>
          <w:szCs w:val="24"/>
        </w:rPr>
        <w:t>dmrisk=0.01</w:t>
      </w:r>
    </w:p>
    <w:p w14:paraId="1017D454" w14:textId="03614658" w:rsidR="005B3D66" w:rsidRPr="00BE4639" w:rsidRDefault="005B3D66">
      <w:pPr>
        <w:spacing w:after="0" w:line="240" w:lineRule="auto"/>
        <w:rPr>
          <w:rFonts w:ascii="Courier New" w:hAnsi="Courier New" w:cs="Courier New"/>
          <w:sz w:val="21"/>
          <w:szCs w:val="24"/>
        </w:rPr>
      </w:pPr>
      <w:r w:rsidRPr="00BE4639">
        <w:rPr>
          <w:rFonts w:ascii="Courier New" w:hAnsi="Courier New" w:cs="Courier New"/>
          <w:sz w:val="21"/>
          <w:szCs w:val="24"/>
        </w:rPr>
        <w:t>p=0.4</w:t>
      </w:r>
    </w:p>
    <w:p w14:paraId="19218A14" w14:textId="7C4CAF45" w:rsidR="005B3D66" w:rsidRPr="00BE4639" w:rsidRDefault="005B3D66" w:rsidP="0003527D">
      <w:pPr>
        <w:spacing w:after="0" w:line="480" w:lineRule="auto"/>
        <w:jc w:val="both"/>
        <w:rPr>
          <w:rFonts w:ascii="Courier New" w:hAnsi="Courier New" w:cs="Courier New"/>
          <w:sz w:val="21"/>
          <w:szCs w:val="24"/>
        </w:rPr>
      </w:pPr>
      <w:r w:rsidRPr="00BE4639">
        <w:rPr>
          <w:rFonts w:ascii="Courier New" w:hAnsi="Courier New" w:cs="Courier New"/>
          <w:sz w:val="21"/>
          <w:szCs w:val="24"/>
        </w:rPr>
        <w:t>time=20</w:t>
      </w:r>
    </w:p>
    <w:p w14:paraId="36BAEA2C" w14:textId="781E1AE6" w:rsidR="005B3D66" w:rsidRPr="00813AC9" w:rsidRDefault="005B3D66"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Here, we are simulating a representative 100,000 people (</w:t>
      </w:r>
      <w:r w:rsidRPr="00813AC9">
        <w:rPr>
          <w:rFonts w:ascii="Times New Roman" w:hAnsi="Times New Roman" w:cs="Times New Roman"/>
          <w:i/>
          <w:sz w:val="24"/>
          <w:szCs w:val="24"/>
        </w:rPr>
        <w:t>n</w:t>
      </w:r>
      <w:r w:rsidRPr="00BE6D52">
        <w:rPr>
          <w:rFonts w:ascii="Times New Roman" w:hAnsi="Times New Roman" w:cs="Times New Roman"/>
          <w:sz w:val="24"/>
          <w:szCs w:val="24"/>
        </w:rPr>
        <w:t>) with a given set of social diffusion parameters. We also specify that drinking soda confers a relative risk (</w:t>
      </w:r>
      <w:r w:rsidRPr="00813AC9">
        <w:rPr>
          <w:rFonts w:ascii="Times New Roman" w:hAnsi="Times New Roman" w:cs="Times New Roman"/>
          <w:i/>
          <w:sz w:val="24"/>
          <w:szCs w:val="24"/>
        </w:rPr>
        <w:t>rr</w:t>
      </w:r>
      <w:r w:rsidRPr="00813AC9">
        <w:rPr>
          <w:rFonts w:ascii="Times New Roman" w:hAnsi="Times New Roman" w:cs="Times New Roman"/>
          <w:sz w:val="24"/>
          <w:szCs w:val="24"/>
        </w:rPr>
        <w:t>) of diabetes of 1.4 as compared to people not drinking soda, and that the baseline (non-soda-drinker) risk of diabetes each year is 0.01 (1%). We specify that the starting probability of drinking soda is 40% (</w:t>
      </w:r>
      <w:r w:rsidRPr="00813AC9">
        <w:rPr>
          <w:rFonts w:ascii="Times New Roman" w:hAnsi="Times New Roman" w:cs="Times New Roman"/>
          <w:i/>
          <w:sz w:val="24"/>
          <w:szCs w:val="24"/>
        </w:rPr>
        <w:t>p</w:t>
      </w:r>
      <w:r w:rsidRPr="00813AC9">
        <w:rPr>
          <w:rFonts w:ascii="Times New Roman" w:hAnsi="Times New Roman" w:cs="Times New Roman"/>
          <w:sz w:val="24"/>
          <w:szCs w:val="24"/>
        </w:rPr>
        <w:t xml:space="preserve">) and we want to simulate a </w:t>
      </w:r>
      <w:r w:rsidR="0032728B" w:rsidRPr="00813AC9">
        <w:rPr>
          <w:rFonts w:ascii="Times New Roman" w:hAnsi="Times New Roman" w:cs="Times New Roman"/>
          <w:sz w:val="24"/>
          <w:szCs w:val="24"/>
        </w:rPr>
        <w:t>20-year</w:t>
      </w:r>
      <w:r w:rsidRPr="00813AC9">
        <w:rPr>
          <w:rFonts w:ascii="Times New Roman" w:hAnsi="Times New Roman" w:cs="Times New Roman"/>
          <w:sz w:val="24"/>
          <w:szCs w:val="24"/>
        </w:rPr>
        <w:t xml:space="preserve"> time period.</w:t>
      </w:r>
    </w:p>
    <w:p w14:paraId="5CFBD82C" w14:textId="77777777" w:rsidR="00B17DFC" w:rsidRPr="00813AC9" w:rsidRDefault="005B3D66"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Next, we create vectors that use the binomial probability </w:t>
      </w:r>
      <w:r w:rsidR="00B17DFC" w:rsidRPr="00813AC9">
        <w:rPr>
          <w:rFonts w:ascii="Times New Roman" w:hAnsi="Times New Roman" w:cs="Times New Roman"/>
          <w:sz w:val="24"/>
          <w:szCs w:val="24"/>
        </w:rPr>
        <w:t xml:space="preserve">function (rbinom) to determine whether people at the beginning of the model are drinking soda or not, and whether people have diabetes, or not. The binomial probability function acts like a weighted coin, where the chances of flipping to “heads” (which means the person will consume soda, or has diabetes) is given by a probability. The function rbinom creates a vector of length </w:t>
      </w:r>
      <w:r w:rsidR="00B17DFC" w:rsidRPr="00813AC9">
        <w:rPr>
          <w:rFonts w:ascii="Times New Roman" w:hAnsi="Times New Roman" w:cs="Times New Roman"/>
          <w:i/>
          <w:sz w:val="24"/>
          <w:szCs w:val="24"/>
        </w:rPr>
        <w:t>n</w:t>
      </w:r>
      <w:r w:rsidR="00B17DFC" w:rsidRPr="00813AC9">
        <w:rPr>
          <w:rFonts w:ascii="Times New Roman" w:hAnsi="Times New Roman" w:cs="Times New Roman"/>
          <w:sz w:val="24"/>
          <w:szCs w:val="24"/>
        </w:rPr>
        <w:t>, flipping a coin once per each person, with probability p of drinking soda (or 0.15 of having diabetes):</w:t>
      </w:r>
    </w:p>
    <w:p w14:paraId="7CF2ABF7" w14:textId="77777777" w:rsidR="00B17DFC" w:rsidRPr="005F3D0F" w:rsidRDefault="00B17DFC" w:rsidP="0032728B">
      <w:pPr>
        <w:spacing w:after="0" w:line="240" w:lineRule="auto"/>
        <w:rPr>
          <w:rFonts w:ascii="Courier New" w:hAnsi="Courier New" w:cs="Courier New"/>
          <w:sz w:val="21"/>
          <w:szCs w:val="24"/>
        </w:rPr>
      </w:pPr>
      <w:r w:rsidRPr="005F3D0F">
        <w:rPr>
          <w:rFonts w:ascii="Courier New" w:hAnsi="Courier New" w:cs="Courier New"/>
          <w:sz w:val="21"/>
          <w:szCs w:val="24"/>
        </w:rPr>
        <w:lastRenderedPageBreak/>
        <w:t>soda = rbinom(n,1,p)</w:t>
      </w:r>
    </w:p>
    <w:p w14:paraId="777E4096" w14:textId="35FAD29B" w:rsidR="0032728B" w:rsidRPr="005F3D0F" w:rsidRDefault="00B17DFC" w:rsidP="0003527D">
      <w:pPr>
        <w:spacing w:after="0" w:line="480" w:lineRule="auto"/>
        <w:rPr>
          <w:rFonts w:ascii="Courier New" w:hAnsi="Courier New" w:cs="Courier New"/>
          <w:sz w:val="21"/>
          <w:szCs w:val="24"/>
        </w:rPr>
      </w:pPr>
      <w:r w:rsidRPr="005F3D0F">
        <w:rPr>
          <w:rFonts w:ascii="Courier New" w:hAnsi="Courier New" w:cs="Courier New"/>
          <w:sz w:val="21"/>
          <w:szCs w:val="24"/>
        </w:rPr>
        <w:t>dm = rbinom(n,1,0.15)</w:t>
      </w:r>
    </w:p>
    <w:p w14:paraId="17DC9339" w14:textId="77777777" w:rsidR="00B17DFC" w:rsidRPr="00813AC9" w:rsidRDefault="00B17DFC" w:rsidP="0032728B">
      <w:pPr>
        <w:spacing w:after="0" w:line="240" w:lineRule="auto"/>
        <w:rPr>
          <w:rFonts w:ascii="Times New Roman" w:hAnsi="Times New Roman" w:cs="Times New Roman"/>
          <w:sz w:val="24"/>
          <w:szCs w:val="24"/>
        </w:rPr>
      </w:pPr>
    </w:p>
    <w:p w14:paraId="42A5E4C6" w14:textId="5A7B3B7F" w:rsidR="00B17DFC" w:rsidRPr="00813AC9" w:rsidRDefault="00B17DFC"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We have to create some vectors to keep track of the total number of soda drinkers and diabetes cases over time:</w:t>
      </w:r>
    </w:p>
    <w:p w14:paraId="310D2A38" w14:textId="77777777" w:rsidR="00B17DFC" w:rsidRPr="005F3D0F" w:rsidRDefault="00B17DFC" w:rsidP="0032728B">
      <w:pPr>
        <w:spacing w:after="0" w:line="240" w:lineRule="auto"/>
        <w:rPr>
          <w:rFonts w:ascii="Courier New" w:hAnsi="Courier New" w:cs="Courier New"/>
          <w:sz w:val="21"/>
          <w:szCs w:val="24"/>
        </w:rPr>
      </w:pPr>
      <w:r w:rsidRPr="005F3D0F">
        <w:rPr>
          <w:rFonts w:ascii="Courier New" w:hAnsi="Courier New" w:cs="Courier New"/>
          <w:sz w:val="21"/>
          <w:szCs w:val="24"/>
        </w:rPr>
        <w:t>totsoda = sum(soda)</w:t>
      </w:r>
    </w:p>
    <w:p w14:paraId="3960AF19" w14:textId="6F584F7D" w:rsidR="0070480F" w:rsidRPr="005F3D0F" w:rsidRDefault="00B17DFC" w:rsidP="0003527D">
      <w:pPr>
        <w:spacing w:after="0" w:line="480" w:lineRule="auto"/>
        <w:rPr>
          <w:rFonts w:ascii="Courier New" w:hAnsi="Courier New" w:cs="Courier New"/>
          <w:sz w:val="21"/>
          <w:szCs w:val="24"/>
        </w:rPr>
      </w:pPr>
      <w:r w:rsidRPr="005F3D0F">
        <w:rPr>
          <w:rFonts w:ascii="Courier New" w:hAnsi="Courier New" w:cs="Courier New"/>
          <w:sz w:val="21"/>
          <w:szCs w:val="24"/>
        </w:rPr>
        <w:t>totdm = sum(dm)</w:t>
      </w:r>
    </w:p>
    <w:p w14:paraId="3107C6E2" w14:textId="0D303FB9" w:rsidR="00152A0F" w:rsidRPr="0032728B" w:rsidRDefault="006D546F" w:rsidP="006047DC">
      <w:pPr>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t>We then simulate the rate of diabetes conditional on whether someone drinks soda, taking into account the higher rate of diabetes among people who are soda drinkers.</w:t>
      </w:r>
      <w:r w:rsidR="00B17DFC" w:rsidRPr="00813AC9">
        <w:rPr>
          <w:rFonts w:ascii="Times New Roman" w:hAnsi="Times New Roman" w:cs="Times New Roman"/>
          <w:sz w:val="24"/>
          <w:szCs w:val="24"/>
        </w:rPr>
        <w:t xml:space="preserve"> Specifically, in each time step of our “for loop” from time point 2 to 20, we will first calculate the probability of soda consumption. We then create the vector </w:t>
      </w:r>
      <w:r w:rsidR="00B17DFC" w:rsidRPr="00813AC9">
        <w:rPr>
          <w:rFonts w:ascii="Times New Roman" w:hAnsi="Times New Roman" w:cs="Times New Roman"/>
          <w:i/>
          <w:sz w:val="24"/>
          <w:szCs w:val="24"/>
        </w:rPr>
        <w:t xml:space="preserve">soda </w:t>
      </w:r>
      <w:r w:rsidR="00B17DFC" w:rsidRPr="00813AC9">
        <w:rPr>
          <w:rFonts w:ascii="Times New Roman" w:hAnsi="Times New Roman" w:cs="Times New Roman"/>
          <w:sz w:val="24"/>
          <w:szCs w:val="24"/>
        </w:rPr>
        <w:t xml:space="preserve">by sampling from a binomial probability function to determine whether people that year are drinking soda or now. We create vector </w:t>
      </w:r>
      <w:r w:rsidR="00B17DFC" w:rsidRPr="00813AC9">
        <w:rPr>
          <w:rFonts w:ascii="Times New Roman" w:hAnsi="Times New Roman" w:cs="Times New Roman"/>
          <w:i/>
          <w:sz w:val="24"/>
          <w:szCs w:val="24"/>
        </w:rPr>
        <w:t>newdm</w:t>
      </w:r>
      <w:r w:rsidR="00B17DFC" w:rsidRPr="0032728B">
        <w:rPr>
          <w:rFonts w:ascii="Times New Roman" w:hAnsi="Times New Roman" w:cs="Times New Roman"/>
          <w:i/>
          <w:sz w:val="24"/>
          <w:szCs w:val="24"/>
        </w:rPr>
        <w:t xml:space="preserve"> </w:t>
      </w:r>
      <w:r w:rsidR="00B17DFC" w:rsidRPr="0032728B">
        <w:rPr>
          <w:rFonts w:ascii="Times New Roman" w:hAnsi="Times New Roman" w:cs="Times New Roman"/>
          <w:sz w:val="24"/>
          <w:szCs w:val="24"/>
        </w:rPr>
        <w:t xml:space="preserve">to then simulate their risk of diabetes, taking into account the relative risk of diabetes if drinking soda. Finally, we update our vector </w:t>
      </w:r>
      <w:r w:rsidR="00B17DFC" w:rsidRPr="0032728B">
        <w:rPr>
          <w:rFonts w:ascii="Times New Roman" w:hAnsi="Times New Roman" w:cs="Times New Roman"/>
          <w:i/>
          <w:sz w:val="24"/>
          <w:szCs w:val="24"/>
        </w:rPr>
        <w:t xml:space="preserve">dm </w:t>
      </w:r>
      <w:r w:rsidR="00B17DFC" w:rsidRPr="0032728B">
        <w:rPr>
          <w:rFonts w:ascii="Times New Roman" w:hAnsi="Times New Roman" w:cs="Times New Roman"/>
          <w:sz w:val="24"/>
          <w:szCs w:val="24"/>
        </w:rPr>
        <w:t xml:space="preserve">to account for new diabetes cases. Note that because diabetes is irreversible, we only update the subset of cases that don’t yet have diabetes </w:t>
      </w:r>
      <w:r w:rsidR="00B17DFC" w:rsidRPr="006047DC">
        <w:rPr>
          <w:rFonts w:ascii="Courier New" w:hAnsi="Courier New" w:cs="Courier New"/>
          <w:sz w:val="24"/>
          <w:szCs w:val="24"/>
        </w:rPr>
        <w:t>(dm==0)*newdm</w:t>
      </w:r>
      <w:r w:rsidR="00B17DFC" w:rsidRPr="0032728B">
        <w:rPr>
          <w:rFonts w:ascii="Times New Roman" w:hAnsi="Times New Roman" w:cs="Times New Roman"/>
          <w:sz w:val="24"/>
          <w:szCs w:val="24"/>
        </w:rPr>
        <w:t xml:space="preserve">. We keep track of the total soda consumers and total cases of diabetes in our vectors </w:t>
      </w:r>
      <w:r w:rsidR="00B17DFC" w:rsidRPr="0032728B">
        <w:rPr>
          <w:rFonts w:ascii="Times New Roman" w:hAnsi="Times New Roman" w:cs="Times New Roman"/>
          <w:i/>
          <w:sz w:val="24"/>
          <w:szCs w:val="24"/>
        </w:rPr>
        <w:t xml:space="preserve">totsoda </w:t>
      </w:r>
      <w:r w:rsidR="00B17DFC" w:rsidRPr="0032728B">
        <w:rPr>
          <w:rFonts w:ascii="Times New Roman" w:hAnsi="Times New Roman" w:cs="Times New Roman"/>
          <w:sz w:val="24"/>
          <w:szCs w:val="24"/>
        </w:rPr>
        <w:t xml:space="preserve">and </w:t>
      </w:r>
      <w:r w:rsidR="00B17DFC" w:rsidRPr="0032728B">
        <w:rPr>
          <w:rFonts w:ascii="Times New Roman" w:hAnsi="Times New Roman" w:cs="Times New Roman"/>
          <w:i/>
          <w:sz w:val="24"/>
          <w:szCs w:val="24"/>
        </w:rPr>
        <w:t>totdm</w:t>
      </w:r>
      <w:r w:rsidR="00B17DFC" w:rsidRPr="0032728B">
        <w:rPr>
          <w:rFonts w:ascii="Times New Roman" w:hAnsi="Times New Roman" w:cs="Times New Roman"/>
          <w:sz w:val="24"/>
          <w:szCs w:val="24"/>
        </w:rPr>
        <w:t>:</w:t>
      </w:r>
    </w:p>
    <w:p w14:paraId="7655271E" w14:textId="77777777" w:rsidR="00D90B1C" w:rsidRPr="0053084B" w:rsidRDefault="00D90B1C" w:rsidP="0032728B">
      <w:pPr>
        <w:spacing w:after="0" w:line="240" w:lineRule="auto"/>
        <w:rPr>
          <w:rFonts w:ascii="Courier New" w:hAnsi="Courier New" w:cs="Courier New"/>
          <w:sz w:val="21"/>
          <w:szCs w:val="24"/>
        </w:rPr>
      </w:pPr>
      <w:r w:rsidRPr="0053084B">
        <w:rPr>
          <w:rFonts w:ascii="Courier New" w:hAnsi="Courier New" w:cs="Courier New"/>
          <w:sz w:val="21"/>
          <w:szCs w:val="24"/>
        </w:rPr>
        <w:t>for (i in 2:time){</w:t>
      </w:r>
    </w:p>
    <w:p w14:paraId="3BCAAB3A" w14:textId="77777777" w:rsidR="00D90B1C" w:rsidRPr="0053084B" w:rsidRDefault="00D90B1C" w:rsidP="0032728B">
      <w:pPr>
        <w:spacing w:after="0" w:line="240" w:lineRule="auto"/>
        <w:rPr>
          <w:rFonts w:ascii="Courier New" w:hAnsi="Courier New" w:cs="Courier New"/>
          <w:sz w:val="21"/>
          <w:szCs w:val="24"/>
        </w:rPr>
      </w:pPr>
      <w:r w:rsidRPr="0053084B">
        <w:rPr>
          <w:rFonts w:ascii="Courier New" w:hAnsi="Courier New" w:cs="Courier New"/>
          <w:sz w:val="21"/>
          <w:szCs w:val="24"/>
        </w:rPr>
        <w:t xml:space="preserve">  p[i] = p[i-1] + (q/m)*p[i-1]*(m-p[i-1])</w:t>
      </w:r>
    </w:p>
    <w:p w14:paraId="69179753" w14:textId="77777777" w:rsidR="00D90B1C" w:rsidRPr="0053084B" w:rsidRDefault="00D90B1C" w:rsidP="0032728B">
      <w:pPr>
        <w:spacing w:after="0" w:line="240" w:lineRule="auto"/>
        <w:rPr>
          <w:rFonts w:ascii="Courier New" w:hAnsi="Courier New" w:cs="Courier New"/>
          <w:sz w:val="21"/>
          <w:szCs w:val="24"/>
        </w:rPr>
      </w:pPr>
      <w:r w:rsidRPr="0053084B">
        <w:rPr>
          <w:rFonts w:ascii="Courier New" w:hAnsi="Courier New" w:cs="Courier New"/>
          <w:sz w:val="21"/>
          <w:szCs w:val="24"/>
        </w:rPr>
        <w:t xml:space="preserve">  soda = rbinom(n,1,p[i])</w:t>
      </w:r>
    </w:p>
    <w:p w14:paraId="49154164" w14:textId="77777777" w:rsidR="00D90B1C" w:rsidRPr="0053084B" w:rsidRDefault="00D90B1C">
      <w:pPr>
        <w:spacing w:after="0" w:line="240" w:lineRule="auto"/>
        <w:rPr>
          <w:rFonts w:ascii="Courier New" w:hAnsi="Courier New" w:cs="Courier New"/>
          <w:sz w:val="21"/>
          <w:szCs w:val="24"/>
        </w:rPr>
      </w:pPr>
      <w:r w:rsidRPr="0053084B">
        <w:rPr>
          <w:rFonts w:ascii="Courier New" w:hAnsi="Courier New" w:cs="Courier New"/>
          <w:sz w:val="21"/>
          <w:szCs w:val="24"/>
        </w:rPr>
        <w:t xml:space="preserve">  newdm = rbinom(n,1,dmrisk*rr*soda)</w:t>
      </w:r>
    </w:p>
    <w:p w14:paraId="4F7A64EE" w14:textId="77777777" w:rsidR="00D90B1C" w:rsidRPr="0053084B" w:rsidRDefault="00D90B1C">
      <w:pPr>
        <w:spacing w:after="0" w:line="240" w:lineRule="auto"/>
        <w:rPr>
          <w:rFonts w:ascii="Courier New" w:hAnsi="Courier New" w:cs="Courier New"/>
          <w:sz w:val="21"/>
          <w:szCs w:val="24"/>
        </w:rPr>
      </w:pPr>
      <w:r w:rsidRPr="0053084B">
        <w:rPr>
          <w:rFonts w:ascii="Courier New" w:hAnsi="Courier New" w:cs="Courier New"/>
          <w:sz w:val="21"/>
          <w:szCs w:val="24"/>
        </w:rPr>
        <w:t xml:space="preserve">  dm = (dm==1)+(dm==0)*newdm</w:t>
      </w:r>
    </w:p>
    <w:p w14:paraId="257EE2DE" w14:textId="77777777" w:rsidR="00D90B1C" w:rsidRPr="0053084B" w:rsidRDefault="00D90B1C">
      <w:pPr>
        <w:spacing w:after="0" w:line="240" w:lineRule="auto"/>
        <w:rPr>
          <w:rFonts w:ascii="Courier New" w:hAnsi="Courier New" w:cs="Courier New"/>
          <w:sz w:val="21"/>
          <w:szCs w:val="24"/>
        </w:rPr>
      </w:pPr>
      <w:r w:rsidRPr="0053084B">
        <w:rPr>
          <w:rFonts w:ascii="Courier New" w:hAnsi="Courier New" w:cs="Courier New"/>
          <w:sz w:val="21"/>
          <w:szCs w:val="24"/>
        </w:rPr>
        <w:t xml:space="preserve">  totsoda = c(totsoda,sum(soda))</w:t>
      </w:r>
    </w:p>
    <w:p w14:paraId="0FD2216A" w14:textId="77777777" w:rsidR="00D90B1C" w:rsidRPr="0053084B" w:rsidRDefault="00D90B1C">
      <w:pPr>
        <w:spacing w:after="0" w:line="240" w:lineRule="auto"/>
        <w:rPr>
          <w:rFonts w:ascii="Courier New" w:hAnsi="Courier New" w:cs="Courier New"/>
          <w:sz w:val="21"/>
          <w:szCs w:val="24"/>
        </w:rPr>
      </w:pPr>
      <w:r w:rsidRPr="0053084B">
        <w:rPr>
          <w:rFonts w:ascii="Courier New" w:hAnsi="Courier New" w:cs="Courier New"/>
          <w:sz w:val="21"/>
          <w:szCs w:val="24"/>
        </w:rPr>
        <w:t xml:space="preserve">  totdm = c(totdm, sum(dm))</w:t>
      </w:r>
    </w:p>
    <w:p w14:paraId="5E081924" w14:textId="2B6EF2E7" w:rsidR="00CB02FD" w:rsidRPr="0053084B" w:rsidRDefault="00D90B1C" w:rsidP="0003527D">
      <w:pPr>
        <w:spacing w:after="0" w:line="480" w:lineRule="auto"/>
        <w:rPr>
          <w:rFonts w:ascii="Courier New" w:hAnsi="Courier New" w:cs="Courier New"/>
          <w:sz w:val="21"/>
          <w:szCs w:val="24"/>
        </w:rPr>
      </w:pPr>
      <w:r w:rsidRPr="0053084B">
        <w:rPr>
          <w:rFonts w:ascii="Courier New" w:hAnsi="Courier New" w:cs="Courier New"/>
          <w:sz w:val="21"/>
          <w:szCs w:val="24"/>
        </w:rPr>
        <w:t>}</w:t>
      </w:r>
    </w:p>
    <w:p w14:paraId="5E8AF804" w14:textId="21022E10" w:rsidR="00152A0F" w:rsidRPr="0032728B" w:rsidRDefault="00CB02FD"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We see that the viral social phenomenon of drinking soda could dramatically increase the prevalence of diabetes over the simulated period:</w:t>
      </w:r>
    </w:p>
    <w:p w14:paraId="5B6CAF66" w14:textId="77777777" w:rsidR="002C6EDB" w:rsidRPr="00C44100" w:rsidRDefault="002C6EDB" w:rsidP="0032728B">
      <w:pPr>
        <w:spacing w:after="0" w:line="240" w:lineRule="auto"/>
        <w:rPr>
          <w:rFonts w:ascii="Courier New" w:hAnsi="Courier New" w:cs="Courier New"/>
          <w:sz w:val="21"/>
          <w:szCs w:val="24"/>
        </w:rPr>
      </w:pPr>
      <w:r w:rsidRPr="00C44100">
        <w:rPr>
          <w:rFonts w:ascii="Courier New" w:hAnsi="Courier New" w:cs="Courier New"/>
          <w:sz w:val="21"/>
          <w:szCs w:val="24"/>
        </w:rPr>
        <w:t>&gt; totdm</w:t>
      </w:r>
    </w:p>
    <w:p w14:paraId="7391C148" w14:textId="55D10988" w:rsidR="002C6EDB" w:rsidRPr="00C44100" w:rsidRDefault="002C6EDB">
      <w:pPr>
        <w:spacing w:after="0" w:line="240" w:lineRule="auto"/>
        <w:rPr>
          <w:rFonts w:ascii="Courier New" w:hAnsi="Courier New" w:cs="Courier New"/>
          <w:sz w:val="21"/>
          <w:szCs w:val="24"/>
        </w:rPr>
      </w:pPr>
      <w:r w:rsidRPr="00C44100">
        <w:rPr>
          <w:rFonts w:ascii="Courier New" w:hAnsi="Courier New" w:cs="Courier New"/>
          <w:sz w:val="21"/>
          <w:szCs w:val="24"/>
        </w:rPr>
        <w:t>[1] 15055 15551 16086 16646 17243 1786</w:t>
      </w:r>
      <w:r w:rsidR="00C44100">
        <w:rPr>
          <w:rFonts w:ascii="Courier New" w:hAnsi="Courier New" w:cs="Courier New"/>
          <w:sz w:val="21"/>
          <w:szCs w:val="24"/>
        </w:rPr>
        <w:t xml:space="preserve">7 18532 19226 19922 20651 21450 </w:t>
      </w:r>
      <w:r w:rsidRPr="00C44100">
        <w:rPr>
          <w:rFonts w:ascii="Courier New" w:hAnsi="Courier New" w:cs="Courier New"/>
          <w:sz w:val="21"/>
          <w:szCs w:val="24"/>
        </w:rPr>
        <w:t>22256 23031</w:t>
      </w:r>
    </w:p>
    <w:p w14:paraId="4F304E34" w14:textId="232395BB" w:rsidR="002C6EDB" w:rsidRPr="00C44100" w:rsidRDefault="002C6EDB" w:rsidP="0003527D">
      <w:pPr>
        <w:spacing w:after="0" w:line="480" w:lineRule="auto"/>
        <w:rPr>
          <w:rFonts w:ascii="Courier New" w:hAnsi="Courier New" w:cs="Courier New"/>
          <w:sz w:val="21"/>
          <w:szCs w:val="24"/>
        </w:rPr>
      </w:pPr>
      <w:r w:rsidRPr="00C44100">
        <w:rPr>
          <w:rFonts w:ascii="Courier New" w:hAnsi="Courier New" w:cs="Courier New"/>
          <w:sz w:val="21"/>
          <w:szCs w:val="24"/>
        </w:rPr>
        <w:t>[14] 23822 24596 25494 26372 27259 28087 28942</w:t>
      </w:r>
    </w:p>
    <w:p w14:paraId="12659828" w14:textId="6BADE5C4" w:rsidR="00152A0F" w:rsidRPr="00813AC9" w:rsidRDefault="006D546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lastRenderedPageBreak/>
        <w:tab/>
        <w:t xml:space="preserve">By including a “decision rule” in which people drink soda conditional on its popularity, we can simulate how much government intervention would have to change the maximum number of people willing to consume soda (parameter </w:t>
      </w:r>
      <w:r w:rsidRPr="00813AC9">
        <w:rPr>
          <w:rFonts w:ascii="Times New Roman" w:hAnsi="Times New Roman" w:cs="Times New Roman"/>
          <w:i/>
          <w:sz w:val="24"/>
          <w:szCs w:val="24"/>
        </w:rPr>
        <w:t>m</w:t>
      </w:r>
      <w:r w:rsidRPr="00813AC9">
        <w:rPr>
          <w:rFonts w:ascii="Times New Roman" w:hAnsi="Times New Roman" w:cs="Times New Roman"/>
          <w:sz w:val="24"/>
          <w:szCs w:val="24"/>
        </w:rPr>
        <w:t>) to affect diabetes rates. I</w:t>
      </w:r>
      <w:r w:rsidRPr="00BE6D52">
        <w:rPr>
          <w:rFonts w:ascii="Times New Roman" w:hAnsi="Times New Roman" w:cs="Times New Roman"/>
          <w:sz w:val="24"/>
          <w:szCs w:val="24"/>
        </w:rPr>
        <w:t xml:space="preserve">n our model, we find that even changes to the number of people willing to consume soda may produce </w:t>
      </w:r>
      <w:r w:rsidR="00EA3A63" w:rsidRPr="00813AC9">
        <w:rPr>
          <w:rFonts w:ascii="Times New Roman" w:hAnsi="Times New Roman" w:cs="Times New Roman"/>
          <w:sz w:val="24"/>
          <w:szCs w:val="24"/>
        </w:rPr>
        <w:t>modest</w:t>
      </w:r>
      <w:r w:rsidRPr="00813AC9">
        <w:rPr>
          <w:rFonts w:ascii="Times New Roman" w:hAnsi="Times New Roman" w:cs="Times New Roman"/>
          <w:sz w:val="24"/>
          <w:szCs w:val="24"/>
        </w:rPr>
        <w:t xml:space="preserve"> changes in diabetes rates, </w:t>
      </w:r>
      <w:r w:rsidR="00FC5E45" w:rsidRPr="00813AC9">
        <w:rPr>
          <w:rFonts w:ascii="Times New Roman" w:hAnsi="Times New Roman" w:cs="Times New Roman"/>
          <w:sz w:val="24"/>
          <w:szCs w:val="24"/>
        </w:rPr>
        <w:t>even</w:t>
      </w:r>
      <w:r w:rsidRPr="00813AC9">
        <w:rPr>
          <w:rFonts w:ascii="Times New Roman" w:hAnsi="Times New Roman" w:cs="Times New Roman"/>
          <w:sz w:val="24"/>
          <w:szCs w:val="24"/>
        </w:rPr>
        <w:t xml:space="preserve"> over very long periods of time. </w:t>
      </w:r>
      <w:r w:rsidR="00CB02FD" w:rsidRPr="00813AC9">
        <w:rPr>
          <w:rFonts w:ascii="Times New Roman" w:hAnsi="Times New Roman" w:cs="Times New Roman"/>
          <w:sz w:val="24"/>
          <w:szCs w:val="24"/>
        </w:rPr>
        <w:t xml:space="preserve">For example, suppose we lowered the parameter </w:t>
      </w:r>
      <w:r w:rsidR="00CB02FD" w:rsidRPr="00813AC9">
        <w:rPr>
          <w:rFonts w:ascii="Times New Roman" w:hAnsi="Times New Roman" w:cs="Times New Roman"/>
          <w:i/>
          <w:sz w:val="24"/>
          <w:szCs w:val="24"/>
        </w:rPr>
        <w:t>m</w:t>
      </w:r>
      <w:r w:rsidR="00CB02FD" w:rsidRPr="00813AC9">
        <w:rPr>
          <w:rFonts w:ascii="Times New Roman" w:hAnsi="Times New Roman" w:cs="Times New Roman"/>
          <w:sz w:val="24"/>
          <w:szCs w:val="24"/>
        </w:rPr>
        <w:t xml:space="preserve"> from a value of 1 to a value of 0.5 (only half of people are willing to drink soda):</w:t>
      </w:r>
    </w:p>
    <w:p w14:paraId="39C8208A" w14:textId="77777777" w:rsidR="00B71E8A" w:rsidRPr="00C44100" w:rsidRDefault="00B71E8A" w:rsidP="0032728B">
      <w:pPr>
        <w:spacing w:after="0" w:line="240" w:lineRule="auto"/>
        <w:rPr>
          <w:rFonts w:ascii="Courier New" w:hAnsi="Courier New" w:cs="Courier New"/>
          <w:sz w:val="21"/>
          <w:szCs w:val="24"/>
        </w:rPr>
      </w:pPr>
      <w:r w:rsidRPr="00C44100">
        <w:rPr>
          <w:rFonts w:ascii="Courier New" w:hAnsi="Courier New" w:cs="Courier New"/>
          <w:sz w:val="21"/>
          <w:szCs w:val="24"/>
        </w:rPr>
        <w:t>&gt; totdm</w:t>
      </w:r>
    </w:p>
    <w:p w14:paraId="4D951251" w14:textId="77777777" w:rsidR="00B71E8A" w:rsidRPr="00C44100" w:rsidRDefault="00B71E8A">
      <w:pPr>
        <w:spacing w:after="0" w:line="240" w:lineRule="auto"/>
        <w:rPr>
          <w:rFonts w:ascii="Courier New" w:hAnsi="Courier New" w:cs="Courier New"/>
          <w:sz w:val="21"/>
          <w:szCs w:val="24"/>
        </w:rPr>
      </w:pPr>
      <w:r w:rsidRPr="00C44100">
        <w:rPr>
          <w:rFonts w:ascii="Courier New" w:hAnsi="Courier New" w:cs="Courier New"/>
          <w:sz w:val="21"/>
          <w:szCs w:val="24"/>
        </w:rPr>
        <w:t xml:space="preserve"> [1] 14878 15392 15901 16357 16861 17350 17871 18415 18936 19466 19979 20479 20996</w:t>
      </w:r>
    </w:p>
    <w:p w14:paraId="69CBAEAA" w14:textId="77777777" w:rsidR="0003527D" w:rsidRPr="00C44100" w:rsidRDefault="00B71E8A" w:rsidP="006047DC">
      <w:pPr>
        <w:spacing w:after="0" w:line="480" w:lineRule="auto"/>
        <w:rPr>
          <w:rFonts w:ascii="Courier New" w:hAnsi="Courier New" w:cs="Courier New"/>
          <w:sz w:val="21"/>
          <w:szCs w:val="24"/>
        </w:rPr>
      </w:pPr>
      <w:r w:rsidRPr="00C44100">
        <w:rPr>
          <w:rFonts w:ascii="Courier New" w:hAnsi="Courier New" w:cs="Courier New"/>
          <w:sz w:val="21"/>
          <w:szCs w:val="24"/>
        </w:rPr>
        <w:t>[14] 21495 220</w:t>
      </w:r>
      <w:r w:rsidR="0003527D" w:rsidRPr="00C44100">
        <w:rPr>
          <w:rFonts w:ascii="Courier New" w:hAnsi="Courier New" w:cs="Courier New"/>
          <w:sz w:val="21"/>
          <w:szCs w:val="24"/>
        </w:rPr>
        <w:t>24 22557 23052 23570 24086 2460</w:t>
      </w:r>
    </w:p>
    <w:p w14:paraId="1459A838" w14:textId="45F8A82B" w:rsidR="00152A0F" w:rsidRPr="0003527D" w:rsidRDefault="00922FEC" w:rsidP="006047DC">
      <w:pPr>
        <w:spacing w:after="0" w:line="480" w:lineRule="auto"/>
        <w:rPr>
          <w:rFonts w:ascii="Courier New" w:hAnsi="Courier New" w:cs="Courier New"/>
          <w:sz w:val="24"/>
          <w:szCs w:val="24"/>
        </w:rPr>
      </w:pPr>
      <w:r w:rsidRPr="00813AC9">
        <w:rPr>
          <w:rFonts w:ascii="Times New Roman" w:hAnsi="Times New Roman" w:cs="Times New Roman"/>
          <w:sz w:val="24"/>
          <w:szCs w:val="24"/>
        </w:rPr>
        <w:tab/>
      </w:r>
      <w:r w:rsidR="00E2746F" w:rsidRPr="00813AC9">
        <w:rPr>
          <w:rFonts w:ascii="Times New Roman" w:hAnsi="Times New Roman" w:cs="Times New Roman"/>
          <w:sz w:val="24"/>
          <w:szCs w:val="24"/>
        </w:rPr>
        <w:t>By contrast, we can examine how much reducing</w:t>
      </w:r>
      <w:r w:rsidR="006D546F" w:rsidRPr="00BE6D52">
        <w:rPr>
          <w:rFonts w:ascii="Times New Roman" w:hAnsi="Times New Roman" w:cs="Times New Roman"/>
          <w:sz w:val="24"/>
          <w:szCs w:val="24"/>
        </w:rPr>
        <w:t xml:space="preserve"> the social diffusion parameter </w:t>
      </w:r>
      <w:r w:rsidR="006D546F" w:rsidRPr="00CB7313">
        <w:rPr>
          <w:rFonts w:ascii="Times New Roman" w:hAnsi="Times New Roman" w:cs="Times New Roman"/>
          <w:i/>
          <w:sz w:val="24"/>
          <w:szCs w:val="24"/>
        </w:rPr>
        <w:t xml:space="preserve">q </w:t>
      </w:r>
      <w:r w:rsidR="00E2746F" w:rsidRPr="00813AC9">
        <w:rPr>
          <w:rFonts w:ascii="Times New Roman" w:hAnsi="Times New Roman" w:cs="Times New Roman"/>
          <w:sz w:val="24"/>
          <w:szCs w:val="24"/>
        </w:rPr>
        <w:t xml:space="preserve">compares; if we cut </w:t>
      </w:r>
      <w:r w:rsidR="00E2746F" w:rsidRPr="00813AC9">
        <w:rPr>
          <w:rFonts w:ascii="Times New Roman" w:hAnsi="Times New Roman" w:cs="Times New Roman"/>
          <w:i/>
          <w:sz w:val="24"/>
          <w:szCs w:val="24"/>
        </w:rPr>
        <w:t xml:space="preserve">q </w:t>
      </w:r>
      <w:r w:rsidR="00E2746F" w:rsidRPr="00813AC9">
        <w:rPr>
          <w:rFonts w:ascii="Times New Roman" w:hAnsi="Times New Roman" w:cs="Times New Roman"/>
          <w:sz w:val="24"/>
          <w:szCs w:val="24"/>
        </w:rPr>
        <w:t>in half (from 0.1159 to 0.1159/2), we see that the rates of diabetes are cut</w:t>
      </w:r>
      <w:r w:rsidR="00483853" w:rsidRPr="00813AC9">
        <w:rPr>
          <w:rFonts w:ascii="Times New Roman" w:hAnsi="Times New Roman" w:cs="Times New Roman"/>
          <w:sz w:val="24"/>
          <w:szCs w:val="24"/>
        </w:rPr>
        <w:t xml:space="preserve"> to a lesser extent</w:t>
      </w:r>
      <w:r w:rsidR="00E2746F" w:rsidRPr="00813AC9">
        <w:rPr>
          <w:rFonts w:ascii="Times New Roman" w:hAnsi="Times New Roman" w:cs="Times New Roman"/>
          <w:sz w:val="24"/>
          <w:szCs w:val="24"/>
        </w:rPr>
        <w:t>:</w:t>
      </w:r>
    </w:p>
    <w:p w14:paraId="7595AD29" w14:textId="77777777" w:rsidR="00483853" w:rsidRPr="00C44100" w:rsidRDefault="00483853" w:rsidP="0032728B">
      <w:pPr>
        <w:spacing w:after="0" w:line="240" w:lineRule="auto"/>
        <w:rPr>
          <w:rFonts w:ascii="Courier New" w:hAnsi="Courier New" w:cs="Courier New"/>
          <w:sz w:val="21"/>
          <w:szCs w:val="24"/>
        </w:rPr>
      </w:pPr>
      <w:r w:rsidRPr="00C44100">
        <w:rPr>
          <w:rFonts w:ascii="Courier New" w:hAnsi="Courier New" w:cs="Courier New"/>
          <w:sz w:val="21"/>
          <w:szCs w:val="24"/>
        </w:rPr>
        <w:t>&gt; totdm</w:t>
      </w:r>
    </w:p>
    <w:p w14:paraId="0A210332" w14:textId="77777777" w:rsidR="00483853" w:rsidRPr="00C44100" w:rsidRDefault="00483853">
      <w:pPr>
        <w:spacing w:after="0" w:line="240" w:lineRule="auto"/>
        <w:rPr>
          <w:rFonts w:ascii="Courier New" w:hAnsi="Courier New" w:cs="Courier New"/>
          <w:sz w:val="21"/>
          <w:szCs w:val="24"/>
        </w:rPr>
      </w:pPr>
      <w:r w:rsidRPr="00C44100">
        <w:rPr>
          <w:rFonts w:ascii="Courier New" w:hAnsi="Courier New" w:cs="Courier New"/>
          <w:sz w:val="21"/>
          <w:szCs w:val="24"/>
        </w:rPr>
        <w:t xml:space="preserve"> [1] 14819 15324 15866 16392 16919 17496 18032 18578 19145 19743 20376 21000 21619</w:t>
      </w:r>
    </w:p>
    <w:p w14:paraId="3AC9DC18" w14:textId="798C8DC3" w:rsidR="00E2746F" w:rsidRPr="00C44100" w:rsidRDefault="00483853" w:rsidP="0003527D">
      <w:pPr>
        <w:spacing w:after="0" w:line="480" w:lineRule="auto"/>
        <w:rPr>
          <w:rFonts w:ascii="Courier New" w:hAnsi="Courier New" w:cs="Courier New"/>
          <w:sz w:val="21"/>
          <w:szCs w:val="24"/>
        </w:rPr>
      </w:pPr>
      <w:r w:rsidRPr="00C44100">
        <w:rPr>
          <w:rFonts w:ascii="Courier New" w:hAnsi="Courier New" w:cs="Courier New"/>
          <w:sz w:val="21"/>
          <w:szCs w:val="24"/>
        </w:rPr>
        <w:t>[14] 22280 22980 23632 24315 24999 25693 26407</w:t>
      </w:r>
    </w:p>
    <w:p w14:paraId="63668FCF" w14:textId="0D9E5EBB" w:rsidR="00956018" w:rsidRPr="00813AC9" w:rsidRDefault="007A5915"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We could do repeated simulations to compare strategies that affect either or both of these parameters </w:t>
      </w:r>
      <w:r w:rsidRPr="00813AC9">
        <w:rPr>
          <w:rFonts w:ascii="Times New Roman" w:hAnsi="Times New Roman" w:cs="Times New Roman"/>
          <w:i/>
          <w:sz w:val="24"/>
          <w:szCs w:val="24"/>
        </w:rPr>
        <w:t xml:space="preserve">m </w:t>
      </w:r>
      <w:r w:rsidRPr="00BE6D52">
        <w:rPr>
          <w:rFonts w:ascii="Times New Roman" w:hAnsi="Times New Roman" w:cs="Times New Roman"/>
          <w:sz w:val="24"/>
          <w:szCs w:val="24"/>
        </w:rPr>
        <w:t xml:space="preserve">and </w:t>
      </w:r>
      <w:r w:rsidRPr="00CB7313">
        <w:rPr>
          <w:rFonts w:ascii="Times New Roman" w:hAnsi="Times New Roman" w:cs="Times New Roman"/>
          <w:i/>
          <w:sz w:val="24"/>
          <w:szCs w:val="24"/>
        </w:rPr>
        <w:t xml:space="preserve">q. </w:t>
      </w:r>
      <w:r w:rsidR="000F5A9F" w:rsidRPr="009C4F68">
        <w:rPr>
          <w:rFonts w:ascii="Times New Roman" w:hAnsi="Times New Roman" w:cs="Times New Roman"/>
          <w:sz w:val="24"/>
          <w:szCs w:val="24"/>
        </w:rPr>
        <w:t>The</w:t>
      </w:r>
      <w:r w:rsidR="006D546F" w:rsidRPr="0032728B">
        <w:rPr>
          <w:rFonts w:ascii="Times New Roman" w:hAnsi="Times New Roman" w:cs="Times New Roman"/>
          <w:sz w:val="24"/>
          <w:szCs w:val="24"/>
        </w:rPr>
        <w:t xml:space="preserve"> simulation </w:t>
      </w:r>
      <w:r w:rsidRPr="0032728B">
        <w:rPr>
          <w:rFonts w:ascii="Times New Roman" w:hAnsi="Times New Roman" w:cs="Times New Roman"/>
          <w:sz w:val="24"/>
          <w:szCs w:val="24"/>
        </w:rPr>
        <w:t>can thereby help us estimate the impact of</w:t>
      </w:r>
      <w:r w:rsidR="006D546F" w:rsidRPr="0032728B">
        <w:rPr>
          <w:rFonts w:ascii="Times New Roman" w:hAnsi="Times New Roman" w:cs="Times New Roman"/>
          <w:sz w:val="24"/>
          <w:szCs w:val="24"/>
        </w:rPr>
        <w:t xml:space="preserve"> efforts that reduce the influence of </w:t>
      </w:r>
      <w:r w:rsidRPr="00813AC9">
        <w:rPr>
          <w:rFonts w:ascii="Times New Roman" w:hAnsi="Times New Roman" w:cs="Times New Roman"/>
          <w:sz w:val="24"/>
          <w:szCs w:val="24"/>
        </w:rPr>
        <w:t>peer pressure</w:t>
      </w:r>
      <w:r w:rsidR="006D546F" w:rsidRPr="00813AC9">
        <w:rPr>
          <w:rFonts w:ascii="Times New Roman" w:hAnsi="Times New Roman" w:cs="Times New Roman"/>
          <w:sz w:val="24"/>
          <w:szCs w:val="24"/>
        </w:rPr>
        <w:t xml:space="preserve">, because preventing just one person from drinking soda </w:t>
      </w:r>
      <w:r w:rsidRPr="00813AC9">
        <w:rPr>
          <w:rFonts w:ascii="Times New Roman" w:hAnsi="Times New Roman" w:cs="Times New Roman"/>
          <w:sz w:val="24"/>
          <w:szCs w:val="24"/>
        </w:rPr>
        <w:t>may have</w:t>
      </w:r>
      <w:r w:rsidR="006D546F" w:rsidRPr="00813AC9">
        <w:rPr>
          <w:rFonts w:ascii="Times New Roman" w:hAnsi="Times New Roman" w:cs="Times New Roman"/>
          <w:sz w:val="24"/>
          <w:szCs w:val="24"/>
        </w:rPr>
        <w:t xml:space="preserve"> a multiplicative effect when that individual does not subsequently influence others to drink soda. The multiplicative effect of social influences would have been missed by a traditional microsimulation model—highlighting how an agent-based simulation may assist in revealing phenomena that could not be accounted for if we assumed that a population did not change over time in its disease-relevant features</w:t>
      </w:r>
      <w:r w:rsidR="008B62FB">
        <w:rPr>
          <w:rFonts w:ascii="Times New Roman" w:hAnsi="Times New Roman" w:cs="Times New Roman"/>
          <w:sz w:val="24"/>
          <w:szCs w:val="24"/>
        </w:rPr>
        <w:t>,</w:t>
      </w:r>
      <w:r w:rsidR="006D546F" w:rsidRPr="00813AC9">
        <w:rPr>
          <w:rFonts w:ascii="Times New Roman" w:hAnsi="Times New Roman" w:cs="Times New Roman"/>
          <w:sz w:val="24"/>
          <w:szCs w:val="24"/>
        </w:rPr>
        <w:t xml:space="preserve"> such as personal behavior. </w:t>
      </w:r>
    </w:p>
    <w:p w14:paraId="1C6DF122" w14:textId="5DEF69EC" w:rsidR="006D546F" w:rsidRPr="00813AC9" w:rsidRDefault="00956018" w:rsidP="006047DC">
      <w:pPr>
        <w:pStyle w:val="Bibliography"/>
        <w:spacing w:after="0" w:line="480" w:lineRule="auto"/>
        <w:ind w:firstLine="720"/>
        <w:rPr>
          <w:rFonts w:ascii="Times New Roman" w:hAnsi="Times New Roman" w:cs="Times New Roman"/>
          <w:sz w:val="24"/>
          <w:szCs w:val="24"/>
        </w:rPr>
      </w:pPr>
      <w:r w:rsidRPr="00813AC9">
        <w:rPr>
          <w:rFonts w:ascii="Times New Roman" w:hAnsi="Times New Roman" w:cs="Times New Roman"/>
          <w:sz w:val="24"/>
          <w:szCs w:val="24"/>
        </w:rPr>
        <w:lastRenderedPageBreak/>
        <w:t xml:space="preserve">As shown in this example, both </w:t>
      </w:r>
      <w:r w:rsidR="006D546F" w:rsidRPr="00813AC9">
        <w:rPr>
          <w:rFonts w:ascii="Times New Roman" w:hAnsi="Times New Roman" w:cs="Times New Roman"/>
          <w:sz w:val="24"/>
          <w:szCs w:val="24"/>
        </w:rPr>
        <w:t>the power and pitfall of agent-based modeling is its complexity: agent-based models can potentially incorporate numerous complexities of how people behave, contingent on the unique circumstances of individuals and the people around them</w:t>
      </w:r>
      <w:r w:rsidR="00156FF3">
        <w:rPr>
          <w:rFonts w:ascii="Times New Roman" w:hAnsi="Times New Roman" w:cs="Times New Roman"/>
          <w:sz w:val="24"/>
          <w:szCs w:val="24"/>
        </w:rPr>
        <w:t>. Yet,</w:t>
      </w:r>
      <w:r w:rsidR="006D546F" w:rsidRPr="00813AC9">
        <w:rPr>
          <w:rFonts w:ascii="Times New Roman" w:hAnsi="Times New Roman" w:cs="Times New Roman"/>
          <w:sz w:val="24"/>
          <w:szCs w:val="24"/>
        </w:rPr>
        <w:t xml:space="preserve"> the “garbage in, garbage out” rule applies—</w:t>
      </w:r>
      <w:r w:rsidRPr="00813AC9">
        <w:rPr>
          <w:rFonts w:ascii="Times New Roman" w:hAnsi="Times New Roman" w:cs="Times New Roman"/>
          <w:sz w:val="24"/>
          <w:szCs w:val="24"/>
        </w:rPr>
        <w:t>meaning that having good data</w:t>
      </w:r>
      <w:r w:rsidR="006D546F" w:rsidRPr="00813AC9">
        <w:rPr>
          <w:rFonts w:ascii="Times New Roman" w:hAnsi="Times New Roman" w:cs="Times New Roman"/>
          <w:sz w:val="24"/>
          <w:szCs w:val="24"/>
        </w:rPr>
        <w:t xml:space="preserve"> about people’s actual behavioral responses can be critical to implementing an informative agent-based model. Because actual behavioral responses are difficult to identify, researchers often use agent-based modeling for theoretical purposes, such as to identify whether certain kinds of behavioral responses at an individual level produce different results at a population level. For example, in a classical agent-based model of housing segregation in the United States, sociologists found that even if individuals have only slight aversions to living next to people of a different race than themselves, an overall city can become profoundly segregated over time because those small individual biases translate into a very large bias at the population level. This type of finding—in which a population-level phenomena is observed from individual-level behaviors—is known as </w:t>
      </w:r>
      <w:r w:rsidR="006D546F" w:rsidRPr="00813AC9">
        <w:rPr>
          <w:rFonts w:ascii="Times New Roman" w:hAnsi="Times New Roman" w:cs="Times New Roman"/>
          <w:i/>
          <w:sz w:val="24"/>
          <w:szCs w:val="24"/>
        </w:rPr>
        <w:t>emergence</w:t>
      </w:r>
      <w:r w:rsidR="006D546F" w:rsidRPr="00813AC9">
        <w:rPr>
          <w:rFonts w:ascii="Times New Roman" w:hAnsi="Times New Roman" w:cs="Times New Roman"/>
          <w:sz w:val="24"/>
          <w:szCs w:val="24"/>
        </w:rPr>
        <w:t>. By revealing emergent phenomena, agent-based models can help to understand why population characteristics (e.g., profound city-level racial segregation) can result from individual characteristics (e.g., only slight racial biases in surveys of racism among individuals)</w:t>
      </w:r>
      <w:r w:rsidR="00F60786">
        <w:rPr>
          <w:rFonts w:ascii="Times New Roman" w:hAnsi="Times New Roman" w:cs="Times New Roman"/>
          <w:sz w:val="24"/>
          <w:szCs w:val="24"/>
        </w:rPr>
        <w:t xml:space="preserve"> </w:t>
      </w:r>
      <w:r w:rsidR="006D546F" w:rsidRPr="00813AC9">
        <w:rPr>
          <w:rFonts w:ascii="Times New Roman" w:hAnsi="Times New Roman" w:cs="Times New Roman"/>
          <w:sz w:val="24"/>
          <w:szCs w:val="24"/>
        </w:rPr>
        <w:fldChar w:fldCharType="begin"/>
      </w:r>
      <w:r w:rsidR="0054160C" w:rsidRPr="00813AC9">
        <w:rPr>
          <w:rFonts w:ascii="Times New Roman" w:hAnsi="Times New Roman" w:cs="Times New Roman"/>
          <w:sz w:val="24"/>
          <w:szCs w:val="24"/>
        </w:rPr>
        <w:instrText xml:space="preserve"> ADDIN ZOTERO_ITEM CSL_CITATION {"citationID":"21rjqhfrn","properties":{"formattedCitation":"[2]","plainCitation":"[2]"},"citationItems":[{"id":6600,"uris":["http://zotero.org/users/598321/items/3SFGNVNM"],"uri":["http://zotero.org/users/598321/items/3SFGNVNM"],"itemData":{"id":6600,"type":"article-journal","title":"Models of segregation","container-title":"The American Economic Review","page":"488–493","volume":"59","issue":"2","source":"Google Scholar","author":[{"family":"Schelling","given":"Thomas C."}],"issued":{"date-parts":[["1969"]]}}}],"schema":"https://github.com/citation-style-language/schema/raw/master/csl-citation.json"} </w:instrText>
      </w:r>
      <w:r w:rsidR="006D546F" w:rsidRPr="00813AC9">
        <w:rPr>
          <w:rFonts w:ascii="Times New Roman" w:hAnsi="Times New Roman" w:cs="Times New Roman"/>
          <w:sz w:val="24"/>
          <w:szCs w:val="24"/>
        </w:rPr>
        <w:fldChar w:fldCharType="separate"/>
      </w:r>
      <w:r w:rsidR="0054160C" w:rsidRPr="00813AC9">
        <w:rPr>
          <w:rFonts w:ascii="Times New Roman" w:hAnsi="Times New Roman" w:cs="Times New Roman"/>
          <w:sz w:val="24"/>
          <w:szCs w:val="24"/>
        </w:rPr>
        <w:t>[2]</w:t>
      </w:r>
      <w:r w:rsidR="006D546F" w:rsidRPr="00813AC9">
        <w:rPr>
          <w:rFonts w:ascii="Times New Roman" w:hAnsi="Times New Roman" w:cs="Times New Roman"/>
          <w:sz w:val="24"/>
          <w:szCs w:val="24"/>
        </w:rPr>
        <w:fldChar w:fldCharType="end"/>
      </w:r>
      <w:r w:rsidR="00F60786">
        <w:rPr>
          <w:rFonts w:ascii="Times New Roman" w:hAnsi="Times New Roman" w:cs="Times New Roman"/>
          <w:sz w:val="24"/>
          <w:szCs w:val="24"/>
        </w:rPr>
        <w:t>.</w:t>
      </w:r>
      <w:r w:rsidR="006D546F" w:rsidRPr="00813AC9">
        <w:rPr>
          <w:rFonts w:ascii="Times New Roman" w:hAnsi="Times New Roman" w:cs="Times New Roman"/>
          <w:sz w:val="24"/>
          <w:szCs w:val="24"/>
        </w:rPr>
        <w:t xml:space="preserve"> </w:t>
      </w:r>
    </w:p>
    <w:p w14:paraId="40C86CC2" w14:textId="1D50EE7F" w:rsidR="006D546F" w:rsidRDefault="006D546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t xml:space="preserve">Another common pitfall of agent-based modeling is to render the behavioral decision rules of simulated people (agents) in the model too complex, such that it is not clear what parameters are producing the overall outcome from the model. For example, our soda consumption model had only two parameters related to the proportion of people willing to consume soda, and the speed at which they are influenced by their peers to start consuming soda. However, several other factors may influence in individual’s behavior. To clearly define parameters so that independent researchers can replicate the results of an agent-based model, </w:t>
      </w:r>
      <w:r w:rsidRPr="00813AC9">
        <w:rPr>
          <w:rFonts w:ascii="Times New Roman" w:hAnsi="Times New Roman" w:cs="Times New Roman"/>
          <w:sz w:val="24"/>
          <w:szCs w:val="24"/>
        </w:rPr>
        <w:lastRenderedPageBreak/>
        <w:t>standard international guidelines have been defined (discussed further in Chapter 11)</w:t>
      </w:r>
      <w:r w:rsidR="00606C61">
        <w:rPr>
          <w:rFonts w:ascii="Times New Roman" w:hAnsi="Times New Roman" w:cs="Times New Roman"/>
          <w:sz w:val="24"/>
          <w:szCs w:val="24"/>
        </w:rPr>
        <w:t xml:space="preserve"> </w:t>
      </w:r>
      <w:r w:rsidRPr="00813AC9">
        <w:rPr>
          <w:rFonts w:ascii="Times New Roman" w:hAnsi="Times New Roman" w:cs="Times New Roman"/>
          <w:sz w:val="24"/>
          <w:szCs w:val="24"/>
        </w:rPr>
        <w:fldChar w:fldCharType="begin"/>
      </w:r>
      <w:r w:rsidR="0054160C" w:rsidRPr="00813AC9">
        <w:rPr>
          <w:rFonts w:ascii="Times New Roman" w:hAnsi="Times New Roman" w:cs="Times New Roman"/>
          <w:sz w:val="24"/>
          <w:szCs w:val="24"/>
        </w:rPr>
        <w:instrText xml:space="preserve"> ADDIN ZOTERO_ITEM CSL_CITATION {"citationID":"kdjdh4c9a","properties":{"formattedCitation":"[3]","plainCitation":"[3]"},"citationItems":[{"id":6603,"uris":["http://zotero.org/users/598321/items/ABW5MBJ9"],"uri":["http://zotero.org/users/598321/items/ABW5MBJ9"],"itemData":{"id":6603,"type":"article-journal","title":"Describing human decisions in agent-based models–ODD+ D, an extension of the ODD protocol","container-title":"Environmental Modelling &amp; Software","page":"37–48","volume":"48","source":"Google Scholar","author":[{"family":"Müller","given":"Birgit"},{"family":"Bohn","given":"Friedrich"},{"family":"Dre\\s sler","given":"Gunnar"},{"family":"Groeneveld","given":"Jürgen"},{"family":"Klassert","given":"Christian"},{"family":"Martin","given":"Romina"},{"family":"Schlüter","given":"Maja"},{"family":"Schulze","given":"Jule"},{"family":"Weise","given":"Hanna"},{"family":"Schwarz","given":"Nina"}],"issued":{"date-parts":[["2013"]]}}}],"schema":"https://github.com/citation-style-language/schema/raw/master/csl-citation.json"} </w:instrText>
      </w:r>
      <w:r w:rsidRPr="00813AC9">
        <w:rPr>
          <w:rFonts w:ascii="Times New Roman" w:hAnsi="Times New Roman" w:cs="Times New Roman"/>
          <w:sz w:val="24"/>
          <w:szCs w:val="24"/>
        </w:rPr>
        <w:fldChar w:fldCharType="separate"/>
      </w:r>
      <w:r w:rsidR="0054160C" w:rsidRPr="00813AC9">
        <w:rPr>
          <w:rFonts w:ascii="Times New Roman" w:hAnsi="Times New Roman" w:cs="Times New Roman"/>
          <w:sz w:val="24"/>
          <w:szCs w:val="24"/>
        </w:rPr>
        <w:t>[3]</w:t>
      </w:r>
      <w:r w:rsidRPr="00813AC9">
        <w:rPr>
          <w:rFonts w:ascii="Times New Roman" w:hAnsi="Times New Roman" w:cs="Times New Roman"/>
          <w:sz w:val="24"/>
          <w:szCs w:val="24"/>
        </w:rPr>
        <w:fldChar w:fldCharType="end"/>
      </w:r>
      <w:r w:rsidR="00606C61">
        <w:rPr>
          <w:rFonts w:ascii="Times New Roman" w:hAnsi="Times New Roman" w:cs="Times New Roman"/>
          <w:sz w:val="24"/>
          <w:szCs w:val="24"/>
        </w:rPr>
        <w:t>,</w:t>
      </w:r>
      <w:r w:rsidRPr="00813AC9">
        <w:rPr>
          <w:rFonts w:ascii="Times New Roman" w:hAnsi="Times New Roman" w:cs="Times New Roman"/>
          <w:sz w:val="24"/>
          <w:szCs w:val="24"/>
        </w:rPr>
        <w:t xml:space="preserve"> which indicate that researchers should clarify whether a parameter describes “adaptation” (whether and how an individual in the model responds to changes in their properties or properties of their environment); “fitness” (whether and how an individual explicitly calculates how well they are meeting an objective in order to change their behavior, analogous to the concept of fitness in a Darwinian evolutionary sense); “prediction” (whether and how an individual tries to estimate the future consequences of their decision); “sensing” (whether and how an individual senses changes in their properties or properties of their environment, such as how many other people around them are drinking so</w:t>
      </w:r>
      <w:r w:rsidRPr="0032728B">
        <w:rPr>
          <w:rFonts w:ascii="Times New Roman" w:hAnsi="Times New Roman" w:cs="Times New Roman"/>
          <w:sz w:val="24"/>
          <w:szCs w:val="24"/>
        </w:rPr>
        <w:t>da); and “interaction” (whether and how an individual interacts with others). By precisely defining behavioral decision rules according to these or similar classification systems, we can hope to understand how different ways of conceptualizing behavior (an</w:t>
      </w:r>
      <w:r w:rsidRPr="00813AC9">
        <w:rPr>
          <w:rFonts w:ascii="Times New Roman" w:hAnsi="Times New Roman" w:cs="Times New Roman"/>
          <w:sz w:val="24"/>
          <w:szCs w:val="24"/>
        </w:rPr>
        <w:t xml:space="preserve"> inherently complex task) can be scientifically studied to explain real-world phenomena including risky health behaviors such as tobacco smoking or soda consumption.</w:t>
      </w:r>
      <w:r w:rsidR="00114593">
        <w:rPr>
          <w:rFonts w:ascii="Times New Roman" w:hAnsi="Times New Roman" w:cs="Times New Roman"/>
          <w:sz w:val="24"/>
          <w:szCs w:val="24"/>
        </w:rPr>
        <w:t xml:space="preserve"> As with the code in this textbook, however, the best way to ensure understanding and replication of a model is to share the code producing the model itself.</w:t>
      </w:r>
    </w:p>
    <w:p w14:paraId="7E52D938" w14:textId="77777777" w:rsidR="001D128A" w:rsidRPr="00813AC9" w:rsidRDefault="001D128A" w:rsidP="006047DC">
      <w:pPr>
        <w:spacing w:after="0" w:line="480" w:lineRule="auto"/>
        <w:rPr>
          <w:rFonts w:ascii="Times New Roman" w:hAnsi="Times New Roman" w:cs="Times New Roman"/>
          <w:sz w:val="24"/>
          <w:szCs w:val="24"/>
        </w:rPr>
      </w:pPr>
    </w:p>
    <w:p w14:paraId="08033CC0" w14:textId="7284F130" w:rsidR="001F2F19" w:rsidRPr="00813AC9" w:rsidRDefault="006D546F" w:rsidP="006047DC">
      <w:pPr>
        <w:spacing w:after="0" w:line="480" w:lineRule="auto"/>
        <w:rPr>
          <w:rFonts w:ascii="Times New Roman" w:hAnsi="Times New Roman" w:cs="Times New Roman"/>
          <w:sz w:val="24"/>
          <w:szCs w:val="24"/>
        </w:rPr>
      </w:pPr>
      <w:r w:rsidRPr="00813AC9">
        <w:rPr>
          <w:rFonts w:ascii="Times New Roman" w:hAnsi="Times New Roman" w:cs="Times New Roman"/>
          <w:sz w:val="24"/>
          <w:szCs w:val="24"/>
        </w:rPr>
        <w:tab/>
      </w:r>
    </w:p>
    <w:p w14:paraId="7125AB9B" w14:textId="4CEDDBFB" w:rsidR="00D6026F" w:rsidRPr="00813AC9" w:rsidRDefault="00D6026F" w:rsidP="006047DC">
      <w:pPr>
        <w:pStyle w:val="Heading2"/>
        <w:spacing w:line="480" w:lineRule="auto"/>
        <w:rPr>
          <w:rFonts w:ascii="Times New Roman" w:hAnsi="Times New Roman"/>
          <w:sz w:val="24"/>
          <w:szCs w:val="24"/>
        </w:rPr>
      </w:pPr>
      <w:r w:rsidRPr="00813AC9">
        <w:rPr>
          <w:rFonts w:ascii="Times New Roman" w:hAnsi="Times New Roman"/>
          <w:sz w:val="24"/>
          <w:szCs w:val="24"/>
        </w:rPr>
        <w:t xml:space="preserve"> </w:t>
      </w:r>
    </w:p>
    <w:p w14:paraId="0A4415BC" w14:textId="544ED951" w:rsidR="00407F2C" w:rsidRPr="00FC0478" w:rsidRDefault="00407F2C" w:rsidP="00D80FD1">
      <w:pPr>
        <w:spacing w:after="0" w:line="240" w:lineRule="auto"/>
        <w:rPr>
          <w:rFonts w:ascii="Times New Roman" w:hAnsi="Times New Roman" w:cs="Times New Roman"/>
          <w:sz w:val="24"/>
          <w:szCs w:val="24"/>
        </w:rPr>
      </w:pPr>
    </w:p>
    <w:sectPr w:rsidR="00407F2C" w:rsidRPr="00FC0478" w:rsidSect="0003527D">
      <w:footerReference w:type="even" r:id="rId8"/>
      <w:footerReference w:type="default" r:id="rId9"/>
      <w:pgSz w:w="12240" w:h="15840"/>
      <w:pgMar w:top="1440" w:right="1440" w:bottom="1440" w:left="1440" w:header="720" w:footer="720" w:gutter="0"/>
      <w:pgNumType w:start="15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1A82B7" w14:textId="77777777" w:rsidR="002340B5" w:rsidRDefault="002340B5" w:rsidP="00B23670">
      <w:pPr>
        <w:spacing w:after="0" w:line="240" w:lineRule="auto"/>
      </w:pPr>
      <w:r>
        <w:separator/>
      </w:r>
    </w:p>
  </w:endnote>
  <w:endnote w:type="continuationSeparator" w:id="0">
    <w:p w14:paraId="20429101" w14:textId="77777777" w:rsidR="002340B5" w:rsidRDefault="002340B5" w:rsidP="00B23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r10">
    <w:altName w:val="Calibri"/>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323A4" w14:textId="77777777" w:rsidR="0003527D" w:rsidRDefault="0003527D" w:rsidP="00DF358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BB5C5C" w14:textId="77777777" w:rsidR="0003527D" w:rsidRDefault="0003527D" w:rsidP="000352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D81BD" w14:textId="77777777" w:rsidR="0003527D" w:rsidRDefault="0003527D" w:rsidP="00DF358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2BAE">
      <w:rPr>
        <w:rStyle w:val="PageNumber"/>
        <w:noProof/>
      </w:rPr>
      <w:t>156</w:t>
    </w:r>
    <w:r>
      <w:rPr>
        <w:rStyle w:val="PageNumber"/>
      </w:rPr>
      <w:fldChar w:fldCharType="end"/>
    </w:r>
  </w:p>
  <w:p w14:paraId="2AF9EB13" w14:textId="200B2BD6" w:rsidR="00757A0E" w:rsidRDefault="00757A0E" w:rsidP="0003527D">
    <w:pPr>
      <w:pStyle w:val="Footer"/>
      <w:ind w:right="360"/>
    </w:pPr>
    <w:r>
      <w:rPr>
        <w:rFonts w:ascii="Times New Roman" w:hAnsi="Times New Roman"/>
      </w:rPr>
      <w:t xml:space="preserve">Page  of </w:t>
    </w:r>
    <w:r>
      <w:rPr>
        <w:rFonts w:ascii="Times New Roman" w:hAnsi="Times New Roman"/>
      </w:rPr>
      <w:fldChar w:fldCharType="begin"/>
    </w:r>
    <w:r>
      <w:rPr>
        <w:rFonts w:ascii="Times New Roman" w:hAnsi="Times New Roman"/>
      </w:rPr>
      <w:instrText xml:space="preserve"> NUMPAGES </w:instrText>
    </w:r>
    <w:r>
      <w:rPr>
        <w:rFonts w:ascii="Times New Roman" w:hAnsi="Times New Roman"/>
      </w:rPr>
      <w:fldChar w:fldCharType="separate"/>
    </w:r>
    <w:r w:rsidR="00512BAE">
      <w:rPr>
        <w:rFonts w:ascii="Times New Roman" w:hAnsi="Times New Roman"/>
        <w:noProof/>
      </w:rPr>
      <w:t>23</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D3CF4" w14:textId="77777777" w:rsidR="002340B5" w:rsidRDefault="002340B5" w:rsidP="00B23670">
      <w:pPr>
        <w:spacing w:after="0" w:line="240" w:lineRule="auto"/>
      </w:pPr>
      <w:r>
        <w:separator/>
      </w:r>
    </w:p>
  </w:footnote>
  <w:footnote w:type="continuationSeparator" w:id="0">
    <w:p w14:paraId="62D147FF" w14:textId="77777777" w:rsidR="002340B5" w:rsidRDefault="002340B5" w:rsidP="00B236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E69D2"/>
    <w:multiLevelType w:val="hybridMultilevel"/>
    <w:tmpl w:val="FC18EBF0"/>
    <w:lvl w:ilvl="0" w:tplc="35F8BED8">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91C62"/>
    <w:multiLevelType w:val="hybridMultilevel"/>
    <w:tmpl w:val="DF0C8F68"/>
    <w:lvl w:ilvl="0" w:tplc="61BCF46E">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D456E"/>
    <w:multiLevelType w:val="hybridMultilevel"/>
    <w:tmpl w:val="88DAA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CD438C"/>
    <w:multiLevelType w:val="hybridMultilevel"/>
    <w:tmpl w:val="7B4C84DC"/>
    <w:lvl w:ilvl="0" w:tplc="005C207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A40012"/>
    <w:multiLevelType w:val="hybridMultilevel"/>
    <w:tmpl w:val="77568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034017"/>
    <w:multiLevelType w:val="hybridMultilevel"/>
    <w:tmpl w:val="088E7934"/>
    <w:lvl w:ilvl="0" w:tplc="59962CE0">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4C27FF"/>
    <w:multiLevelType w:val="multilevel"/>
    <w:tmpl w:val="5AAAB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39A3D15"/>
    <w:multiLevelType w:val="hybridMultilevel"/>
    <w:tmpl w:val="ABA2074C"/>
    <w:lvl w:ilvl="0" w:tplc="CE1206B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8C780B"/>
    <w:multiLevelType w:val="hybridMultilevel"/>
    <w:tmpl w:val="3A44BDB8"/>
    <w:lvl w:ilvl="0" w:tplc="144CED18">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17594"/>
    <w:multiLevelType w:val="hybridMultilevel"/>
    <w:tmpl w:val="77A449E8"/>
    <w:lvl w:ilvl="0" w:tplc="3B54908A">
      <w:start w:val="1"/>
      <w:numFmt w:val="bullet"/>
      <w:lvlText w:val="-"/>
      <w:lvlJc w:val="left"/>
      <w:pPr>
        <w:ind w:left="720" w:hanging="360"/>
      </w:pPr>
      <w:rPr>
        <w:rFonts w:ascii="cmr10" w:eastAsiaTheme="minorEastAsia" w:hAnsi="cmr10" w:cs="Time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C75DB3"/>
    <w:multiLevelType w:val="hybridMultilevel"/>
    <w:tmpl w:val="9E7A524E"/>
    <w:lvl w:ilvl="0" w:tplc="CA3281BC">
      <w:start w:val="1"/>
      <w:numFmt w:val="lowerLetter"/>
      <w:lvlText w:val="(%1)"/>
      <w:lvlJc w:val="left"/>
      <w:pPr>
        <w:ind w:left="800" w:hanging="72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1" w15:restartNumberingAfterBreak="0">
    <w:nsid w:val="5E1A674D"/>
    <w:multiLevelType w:val="hybridMultilevel"/>
    <w:tmpl w:val="9064C196"/>
    <w:lvl w:ilvl="0" w:tplc="144CED18">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1C4446"/>
    <w:multiLevelType w:val="hybridMultilevel"/>
    <w:tmpl w:val="DB7A7F70"/>
    <w:lvl w:ilvl="0" w:tplc="26E801F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496CBD"/>
    <w:multiLevelType w:val="hybridMultilevel"/>
    <w:tmpl w:val="26107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573FEE"/>
    <w:multiLevelType w:val="hybridMultilevel"/>
    <w:tmpl w:val="013219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13"/>
  </w:num>
  <w:num w:numId="5">
    <w:abstractNumId w:val="14"/>
  </w:num>
  <w:num w:numId="6">
    <w:abstractNumId w:val="0"/>
  </w:num>
  <w:num w:numId="7">
    <w:abstractNumId w:val="3"/>
  </w:num>
  <w:num w:numId="8">
    <w:abstractNumId w:val="5"/>
  </w:num>
  <w:num w:numId="9">
    <w:abstractNumId w:val="4"/>
  </w:num>
  <w:num w:numId="10">
    <w:abstractNumId w:val="8"/>
  </w:num>
  <w:num w:numId="11">
    <w:abstractNumId w:val="11"/>
  </w:num>
  <w:num w:numId="12">
    <w:abstractNumId w:val="10"/>
  </w:num>
  <w:num w:numId="13">
    <w:abstractNumId w:val="12"/>
  </w:num>
  <w:num w:numId="14">
    <w:abstractNumId w:val="1"/>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598"/>
    <w:rsid w:val="0000005E"/>
    <w:rsid w:val="000001D5"/>
    <w:rsid w:val="000019C5"/>
    <w:rsid w:val="00002494"/>
    <w:rsid w:val="00002F9E"/>
    <w:rsid w:val="000040BE"/>
    <w:rsid w:val="0000431C"/>
    <w:rsid w:val="000045C5"/>
    <w:rsid w:val="0000499C"/>
    <w:rsid w:val="00004D22"/>
    <w:rsid w:val="00005923"/>
    <w:rsid w:val="0000731A"/>
    <w:rsid w:val="0001158B"/>
    <w:rsid w:val="000126D9"/>
    <w:rsid w:val="00012774"/>
    <w:rsid w:val="00013169"/>
    <w:rsid w:val="00013F5A"/>
    <w:rsid w:val="000144B6"/>
    <w:rsid w:val="00015206"/>
    <w:rsid w:val="00015E9C"/>
    <w:rsid w:val="00016858"/>
    <w:rsid w:val="00016D5B"/>
    <w:rsid w:val="000174CF"/>
    <w:rsid w:val="000176B0"/>
    <w:rsid w:val="000177D4"/>
    <w:rsid w:val="00017AC5"/>
    <w:rsid w:val="00020495"/>
    <w:rsid w:val="00022759"/>
    <w:rsid w:val="00022E51"/>
    <w:rsid w:val="00024974"/>
    <w:rsid w:val="00024BA5"/>
    <w:rsid w:val="000265AB"/>
    <w:rsid w:val="000276A5"/>
    <w:rsid w:val="0003047C"/>
    <w:rsid w:val="00031025"/>
    <w:rsid w:val="0003182E"/>
    <w:rsid w:val="00031C52"/>
    <w:rsid w:val="00032003"/>
    <w:rsid w:val="000324D8"/>
    <w:rsid w:val="00032EC3"/>
    <w:rsid w:val="00033A09"/>
    <w:rsid w:val="00033C9C"/>
    <w:rsid w:val="00033EF0"/>
    <w:rsid w:val="00033F77"/>
    <w:rsid w:val="000347CF"/>
    <w:rsid w:val="0003527D"/>
    <w:rsid w:val="000355C3"/>
    <w:rsid w:val="000357CB"/>
    <w:rsid w:val="0003610D"/>
    <w:rsid w:val="00036953"/>
    <w:rsid w:val="000369B6"/>
    <w:rsid w:val="00037716"/>
    <w:rsid w:val="000408C0"/>
    <w:rsid w:val="000412EF"/>
    <w:rsid w:val="0004360F"/>
    <w:rsid w:val="00043A77"/>
    <w:rsid w:val="000448B2"/>
    <w:rsid w:val="0004572D"/>
    <w:rsid w:val="00045FB3"/>
    <w:rsid w:val="0004607D"/>
    <w:rsid w:val="000462D9"/>
    <w:rsid w:val="00046A09"/>
    <w:rsid w:val="00050B9B"/>
    <w:rsid w:val="000515B4"/>
    <w:rsid w:val="00052097"/>
    <w:rsid w:val="000521E8"/>
    <w:rsid w:val="000524B8"/>
    <w:rsid w:val="00052AF7"/>
    <w:rsid w:val="00052D14"/>
    <w:rsid w:val="00053EC0"/>
    <w:rsid w:val="0005422C"/>
    <w:rsid w:val="000551DC"/>
    <w:rsid w:val="00056303"/>
    <w:rsid w:val="00056FD1"/>
    <w:rsid w:val="00057812"/>
    <w:rsid w:val="00062237"/>
    <w:rsid w:val="000635E0"/>
    <w:rsid w:val="00063AC6"/>
    <w:rsid w:val="00064B9A"/>
    <w:rsid w:val="00064F9D"/>
    <w:rsid w:val="00065C83"/>
    <w:rsid w:val="00066C03"/>
    <w:rsid w:val="000671DB"/>
    <w:rsid w:val="0006742C"/>
    <w:rsid w:val="00070324"/>
    <w:rsid w:val="00070470"/>
    <w:rsid w:val="00070527"/>
    <w:rsid w:val="00070A2B"/>
    <w:rsid w:val="00070E35"/>
    <w:rsid w:val="0007331E"/>
    <w:rsid w:val="00073FC6"/>
    <w:rsid w:val="0007421F"/>
    <w:rsid w:val="00074D9B"/>
    <w:rsid w:val="000763A7"/>
    <w:rsid w:val="000769EC"/>
    <w:rsid w:val="0007722F"/>
    <w:rsid w:val="00077D0B"/>
    <w:rsid w:val="00077D64"/>
    <w:rsid w:val="0008059B"/>
    <w:rsid w:val="00080B99"/>
    <w:rsid w:val="00080ECF"/>
    <w:rsid w:val="00080F5F"/>
    <w:rsid w:val="000810ED"/>
    <w:rsid w:val="000814CB"/>
    <w:rsid w:val="0008211D"/>
    <w:rsid w:val="000823A0"/>
    <w:rsid w:val="0008246E"/>
    <w:rsid w:val="00082502"/>
    <w:rsid w:val="00083148"/>
    <w:rsid w:val="00083A5B"/>
    <w:rsid w:val="00084518"/>
    <w:rsid w:val="000845E6"/>
    <w:rsid w:val="00085EF9"/>
    <w:rsid w:val="000862FB"/>
    <w:rsid w:val="00086662"/>
    <w:rsid w:val="000867DF"/>
    <w:rsid w:val="00086F3B"/>
    <w:rsid w:val="00087268"/>
    <w:rsid w:val="000876A4"/>
    <w:rsid w:val="0008778A"/>
    <w:rsid w:val="00087BD4"/>
    <w:rsid w:val="00087CB1"/>
    <w:rsid w:val="000901BF"/>
    <w:rsid w:val="0009111A"/>
    <w:rsid w:val="000911A2"/>
    <w:rsid w:val="00092022"/>
    <w:rsid w:val="0009221E"/>
    <w:rsid w:val="000924E6"/>
    <w:rsid w:val="00092F5E"/>
    <w:rsid w:val="00093ED9"/>
    <w:rsid w:val="000940A3"/>
    <w:rsid w:val="00094F06"/>
    <w:rsid w:val="000957C0"/>
    <w:rsid w:val="00095C8E"/>
    <w:rsid w:val="00096AE6"/>
    <w:rsid w:val="00097996"/>
    <w:rsid w:val="000A0950"/>
    <w:rsid w:val="000A0C82"/>
    <w:rsid w:val="000A1D84"/>
    <w:rsid w:val="000A3209"/>
    <w:rsid w:val="000A49C4"/>
    <w:rsid w:val="000A4FB5"/>
    <w:rsid w:val="000A545D"/>
    <w:rsid w:val="000A6567"/>
    <w:rsid w:val="000A7CFC"/>
    <w:rsid w:val="000B004A"/>
    <w:rsid w:val="000B03ED"/>
    <w:rsid w:val="000B0A7E"/>
    <w:rsid w:val="000B0BA2"/>
    <w:rsid w:val="000B14A7"/>
    <w:rsid w:val="000B2ACC"/>
    <w:rsid w:val="000B3413"/>
    <w:rsid w:val="000B4490"/>
    <w:rsid w:val="000B5E83"/>
    <w:rsid w:val="000B60BD"/>
    <w:rsid w:val="000B71AD"/>
    <w:rsid w:val="000C2093"/>
    <w:rsid w:val="000C3C59"/>
    <w:rsid w:val="000C4D63"/>
    <w:rsid w:val="000C531C"/>
    <w:rsid w:val="000C5844"/>
    <w:rsid w:val="000C6976"/>
    <w:rsid w:val="000D09FC"/>
    <w:rsid w:val="000D0E44"/>
    <w:rsid w:val="000D0EFF"/>
    <w:rsid w:val="000D10B2"/>
    <w:rsid w:val="000D19C8"/>
    <w:rsid w:val="000D1EB9"/>
    <w:rsid w:val="000D2162"/>
    <w:rsid w:val="000D3631"/>
    <w:rsid w:val="000D3ECA"/>
    <w:rsid w:val="000D44C3"/>
    <w:rsid w:val="000D529C"/>
    <w:rsid w:val="000D5F33"/>
    <w:rsid w:val="000D648F"/>
    <w:rsid w:val="000D67CA"/>
    <w:rsid w:val="000D6855"/>
    <w:rsid w:val="000D7463"/>
    <w:rsid w:val="000D7FD8"/>
    <w:rsid w:val="000E038C"/>
    <w:rsid w:val="000E0962"/>
    <w:rsid w:val="000E0D46"/>
    <w:rsid w:val="000E1100"/>
    <w:rsid w:val="000E1ADD"/>
    <w:rsid w:val="000E2E51"/>
    <w:rsid w:val="000E30E1"/>
    <w:rsid w:val="000E3A19"/>
    <w:rsid w:val="000E431A"/>
    <w:rsid w:val="000E4FC2"/>
    <w:rsid w:val="000E670D"/>
    <w:rsid w:val="000F0756"/>
    <w:rsid w:val="000F27A6"/>
    <w:rsid w:val="000F32A0"/>
    <w:rsid w:val="000F35AF"/>
    <w:rsid w:val="000F4D63"/>
    <w:rsid w:val="000F5486"/>
    <w:rsid w:val="000F58EB"/>
    <w:rsid w:val="000F5976"/>
    <w:rsid w:val="000F5A9F"/>
    <w:rsid w:val="000F6DC2"/>
    <w:rsid w:val="000F6EE9"/>
    <w:rsid w:val="00100240"/>
    <w:rsid w:val="001003E3"/>
    <w:rsid w:val="001009C3"/>
    <w:rsid w:val="00100F5D"/>
    <w:rsid w:val="001013ED"/>
    <w:rsid w:val="00101F05"/>
    <w:rsid w:val="001024E7"/>
    <w:rsid w:val="00103167"/>
    <w:rsid w:val="001031BD"/>
    <w:rsid w:val="00103E26"/>
    <w:rsid w:val="0010555F"/>
    <w:rsid w:val="0010646A"/>
    <w:rsid w:val="001067CF"/>
    <w:rsid w:val="00107281"/>
    <w:rsid w:val="0010761A"/>
    <w:rsid w:val="001103E0"/>
    <w:rsid w:val="00110EA8"/>
    <w:rsid w:val="00111E59"/>
    <w:rsid w:val="0011235E"/>
    <w:rsid w:val="0011242F"/>
    <w:rsid w:val="001130D7"/>
    <w:rsid w:val="0011319E"/>
    <w:rsid w:val="00113585"/>
    <w:rsid w:val="00113BA4"/>
    <w:rsid w:val="00113DDC"/>
    <w:rsid w:val="00114593"/>
    <w:rsid w:val="00114661"/>
    <w:rsid w:val="0011475E"/>
    <w:rsid w:val="00114E15"/>
    <w:rsid w:val="0011521F"/>
    <w:rsid w:val="00115B18"/>
    <w:rsid w:val="00115D53"/>
    <w:rsid w:val="0011633A"/>
    <w:rsid w:val="001165E9"/>
    <w:rsid w:val="0012085A"/>
    <w:rsid w:val="001214A1"/>
    <w:rsid w:val="001217A9"/>
    <w:rsid w:val="0012180C"/>
    <w:rsid w:val="00121A17"/>
    <w:rsid w:val="00121B15"/>
    <w:rsid w:val="00122741"/>
    <w:rsid w:val="001237BD"/>
    <w:rsid w:val="00124974"/>
    <w:rsid w:val="0012539C"/>
    <w:rsid w:val="00125B21"/>
    <w:rsid w:val="00126339"/>
    <w:rsid w:val="00126E85"/>
    <w:rsid w:val="00127D29"/>
    <w:rsid w:val="00130B20"/>
    <w:rsid w:val="00131124"/>
    <w:rsid w:val="00132040"/>
    <w:rsid w:val="00132DF8"/>
    <w:rsid w:val="00133120"/>
    <w:rsid w:val="00133FE4"/>
    <w:rsid w:val="00135D95"/>
    <w:rsid w:val="00136568"/>
    <w:rsid w:val="00136638"/>
    <w:rsid w:val="0013736B"/>
    <w:rsid w:val="00137458"/>
    <w:rsid w:val="001375AB"/>
    <w:rsid w:val="00140284"/>
    <w:rsid w:val="00141A91"/>
    <w:rsid w:val="0014258B"/>
    <w:rsid w:val="00144169"/>
    <w:rsid w:val="001441BE"/>
    <w:rsid w:val="001444D8"/>
    <w:rsid w:val="00144C76"/>
    <w:rsid w:val="00144CDC"/>
    <w:rsid w:val="001466B2"/>
    <w:rsid w:val="00146C94"/>
    <w:rsid w:val="00146D38"/>
    <w:rsid w:val="00146E7B"/>
    <w:rsid w:val="00147BA2"/>
    <w:rsid w:val="001500F5"/>
    <w:rsid w:val="001501A1"/>
    <w:rsid w:val="00151E5E"/>
    <w:rsid w:val="001529EB"/>
    <w:rsid w:val="00152A0F"/>
    <w:rsid w:val="00152DB3"/>
    <w:rsid w:val="00152DEE"/>
    <w:rsid w:val="00153487"/>
    <w:rsid w:val="0015362A"/>
    <w:rsid w:val="00154EAF"/>
    <w:rsid w:val="001551CD"/>
    <w:rsid w:val="0015632B"/>
    <w:rsid w:val="00156ABE"/>
    <w:rsid w:val="00156B47"/>
    <w:rsid w:val="00156FF3"/>
    <w:rsid w:val="001576FA"/>
    <w:rsid w:val="00157A06"/>
    <w:rsid w:val="00160276"/>
    <w:rsid w:val="001603D1"/>
    <w:rsid w:val="00160570"/>
    <w:rsid w:val="00160AFE"/>
    <w:rsid w:val="00161AE8"/>
    <w:rsid w:val="00161CB9"/>
    <w:rsid w:val="001624E9"/>
    <w:rsid w:val="00162694"/>
    <w:rsid w:val="0016375F"/>
    <w:rsid w:val="001638F0"/>
    <w:rsid w:val="00163FAD"/>
    <w:rsid w:val="00164062"/>
    <w:rsid w:val="0016510D"/>
    <w:rsid w:val="00165445"/>
    <w:rsid w:val="00165804"/>
    <w:rsid w:val="001661F4"/>
    <w:rsid w:val="001667D8"/>
    <w:rsid w:val="00166D72"/>
    <w:rsid w:val="00170093"/>
    <w:rsid w:val="00170BED"/>
    <w:rsid w:val="00170C04"/>
    <w:rsid w:val="00170DE3"/>
    <w:rsid w:val="00170F17"/>
    <w:rsid w:val="00171F39"/>
    <w:rsid w:val="001721E9"/>
    <w:rsid w:val="00172B95"/>
    <w:rsid w:val="00172FB6"/>
    <w:rsid w:val="0017300A"/>
    <w:rsid w:val="00173182"/>
    <w:rsid w:val="00173470"/>
    <w:rsid w:val="001749BE"/>
    <w:rsid w:val="00174CE9"/>
    <w:rsid w:val="0017554E"/>
    <w:rsid w:val="001757EC"/>
    <w:rsid w:val="0017647B"/>
    <w:rsid w:val="00176D8D"/>
    <w:rsid w:val="00177652"/>
    <w:rsid w:val="00177F88"/>
    <w:rsid w:val="00180DFD"/>
    <w:rsid w:val="00180E2D"/>
    <w:rsid w:val="001812EF"/>
    <w:rsid w:val="00181648"/>
    <w:rsid w:val="00181865"/>
    <w:rsid w:val="00182708"/>
    <w:rsid w:val="00183D5E"/>
    <w:rsid w:val="00184AE5"/>
    <w:rsid w:val="00184BE9"/>
    <w:rsid w:val="00185441"/>
    <w:rsid w:val="00185828"/>
    <w:rsid w:val="0018671E"/>
    <w:rsid w:val="00187248"/>
    <w:rsid w:val="00187403"/>
    <w:rsid w:val="001908C7"/>
    <w:rsid w:val="00191146"/>
    <w:rsid w:val="00191663"/>
    <w:rsid w:val="00191CE4"/>
    <w:rsid w:val="00192D37"/>
    <w:rsid w:val="00192F06"/>
    <w:rsid w:val="00192FFD"/>
    <w:rsid w:val="00194C7A"/>
    <w:rsid w:val="00195A38"/>
    <w:rsid w:val="001968CC"/>
    <w:rsid w:val="0019781D"/>
    <w:rsid w:val="001A0233"/>
    <w:rsid w:val="001A0418"/>
    <w:rsid w:val="001A19E2"/>
    <w:rsid w:val="001A291C"/>
    <w:rsid w:val="001A4432"/>
    <w:rsid w:val="001A4534"/>
    <w:rsid w:val="001A49D8"/>
    <w:rsid w:val="001A515F"/>
    <w:rsid w:val="001A6749"/>
    <w:rsid w:val="001A6A97"/>
    <w:rsid w:val="001A7956"/>
    <w:rsid w:val="001A796D"/>
    <w:rsid w:val="001A79C6"/>
    <w:rsid w:val="001A7A5D"/>
    <w:rsid w:val="001A7C9E"/>
    <w:rsid w:val="001A7E69"/>
    <w:rsid w:val="001B046E"/>
    <w:rsid w:val="001B0FBA"/>
    <w:rsid w:val="001B11FB"/>
    <w:rsid w:val="001B12CF"/>
    <w:rsid w:val="001B132D"/>
    <w:rsid w:val="001B1531"/>
    <w:rsid w:val="001B2115"/>
    <w:rsid w:val="001B2C26"/>
    <w:rsid w:val="001B2E14"/>
    <w:rsid w:val="001B37F2"/>
    <w:rsid w:val="001B3961"/>
    <w:rsid w:val="001B3BB6"/>
    <w:rsid w:val="001B4E8A"/>
    <w:rsid w:val="001B51E2"/>
    <w:rsid w:val="001B53E0"/>
    <w:rsid w:val="001B5FB0"/>
    <w:rsid w:val="001B664B"/>
    <w:rsid w:val="001B688E"/>
    <w:rsid w:val="001C0917"/>
    <w:rsid w:val="001C1F72"/>
    <w:rsid w:val="001C2721"/>
    <w:rsid w:val="001C2D03"/>
    <w:rsid w:val="001C2EAF"/>
    <w:rsid w:val="001C319E"/>
    <w:rsid w:val="001C5C66"/>
    <w:rsid w:val="001C5DAA"/>
    <w:rsid w:val="001C6732"/>
    <w:rsid w:val="001C6D0B"/>
    <w:rsid w:val="001C6DF3"/>
    <w:rsid w:val="001C7E28"/>
    <w:rsid w:val="001D01E7"/>
    <w:rsid w:val="001D128A"/>
    <w:rsid w:val="001D1B35"/>
    <w:rsid w:val="001D2D03"/>
    <w:rsid w:val="001D3018"/>
    <w:rsid w:val="001D3413"/>
    <w:rsid w:val="001D37A2"/>
    <w:rsid w:val="001D46FC"/>
    <w:rsid w:val="001D5706"/>
    <w:rsid w:val="001E02C5"/>
    <w:rsid w:val="001E0F25"/>
    <w:rsid w:val="001E0FF3"/>
    <w:rsid w:val="001E11FE"/>
    <w:rsid w:val="001E1301"/>
    <w:rsid w:val="001E2EFF"/>
    <w:rsid w:val="001E4530"/>
    <w:rsid w:val="001E5564"/>
    <w:rsid w:val="001E64F4"/>
    <w:rsid w:val="001E6DF7"/>
    <w:rsid w:val="001E762D"/>
    <w:rsid w:val="001F013C"/>
    <w:rsid w:val="001F083B"/>
    <w:rsid w:val="001F115A"/>
    <w:rsid w:val="001F11CD"/>
    <w:rsid w:val="001F1C96"/>
    <w:rsid w:val="001F205D"/>
    <w:rsid w:val="001F23BC"/>
    <w:rsid w:val="001F2ABB"/>
    <w:rsid w:val="001F2F19"/>
    <w:rsid w:val="001F3584"/>
    <w:rsid w:val="001F37F0"/>
    <w:rsid w:val="001F459F"/>
    <w:rsid w:val="001F494D"/>
    <w:rsid w:val="001F58BE"/>
    <w:rsid w:val="001F58D9"/>
    <w:rsid w:val="001F5CE1"/>
    <w:rsid w:val="001F6342"/>
    <w:rsid w:val="001F668E"/>
    <w:rsid w:val="001F6878"/>
    <w:rsid w:val="001F724A"/>
    <w:rsid w:val="001F7C52"/>
    <w:rsid w:val="00200C7E"/>
    <w:rsid w:val="00201047"/>
    <w:rsid w:val="002024A2"/>
    <w:rsid w:val="002037AC"/>
    <w:rsid w:val="002041F0"/>
    <w:rsid w:val="002044AA"/>
    <w:rsid w:val="002044DB"/>
    <w:rsid w:val="00204548"/>
    <w:rsid w:val="002046D8"/>
    <w:rsid w:val="0020586A"/>
    <w:rsid w:val="002059A2"/>
    <w:rsid w:val="00205BD9"/>
    <w:rsid w:val="00206C70"/>
    <w:rsid w:val="00207B49"/>
    <w:rsid w:val="00207BEB"/>
    <w:rsid w:val="0021131B"/>
    <w:rsid w:val="00211A81"/>
    <w:rsid w:val="002125B1"/>
    <w:rsid w:val="00212ED9"/>
    <w:rsid w:val="002133BC"/>
    <w:rsid w:val="00213799"/>
    <w:rsid w:val="00214734"/>
    <w:rsid w:val="00214A77"/>
    <w:rsid w:val="00217119"/>
    <w:rsid w:val="002173FC"/>
    <w:rsid w:val="00217409"/>
    <w:rsid w:val="00217A5A"/>
    <w:rsid w:val="00217ED3"/>
    <w:rsid w:val="00217F3A"/>
    <w:rsid w:val="002206ED"/>
    <w:rsid w:val="00220E8A"/>
    <w:rsid w:val="00221B8B"/>
    <w:rsid w:val="00221FF0"/>
    <w:rsid w:val="00222672"/>
    <w:rsid w:val="00222ABE"/>
    <w:rsid w:val="00222ECE"/>
    <w:rsid w:val="0022308B"/>
    <w:rsid w:val="002241AA"/>
    <w:rsid w:val="002248B5"/>
    <w:rsid w:val="002253D6"/>
    <w:rsid w:val="00225A3B"/>
    <w:rsid w:val="00225B3D"/>
    <w:rsid w:val="002261EB"/>
    <w:rsid w:val="00226F39"/>
    <w:rsid w:val="002278E9"/>
    <w:rsid w:val="00230828"/>
    <w:rsid w:val="002311EF"/>
    <w:rsid w:val="00231971"/>
    <w:rsid w:val="002323BD"/>
    <w:rsid w:val="00233360"/>
    <w:rsid w:val="00233A2B"/>
    <w:rsid w:val="002340B5"/>
    <w:rsid w:val="002344E2"/>
    <w:rsid w:val="00234688"/>
    <w:rsid w:val="00234AB6"/>
    <w:rsid w:val="00235CA1"/>
    <w:rsid w:val="00235FA0"/>
    <w:rsid w:val="00236184"/>
    <w:rsid w:val="00236602"/>
    <w:rsid w:val="00236A57"/>
    <w:rsid w:val="00237F7A"/>
    <w:rsid w:val="00240D86"/>
    <w:rsid w:val="00240F72"/>
    <w:rsid w:val="002412B6"/>
    <w:rsid w:val="002413D0"/>
    <w:rsid w:val="002417D9"/>
    <w:rsid w:val="00242198"/>
    <w:rsid w:val="002424C0"/>
    <w:rsid w:val="00243F3C"/>
    <w:rsid w:val="00244979"/>
    <w:rsid w:val="00244B03"/>
    <w:rsid w:val="00244C82"/>
    <w:rsid w:val="0024507F"/>
    <w:rsid w:val="00245866"/>
    <w:rsid w:val="002459F7"/>
    <w:rsid w:val="00245D1B"/>
    <w:rsid w:val="0024670A"/>
    <w:rsid w:val="00246814"/>
    <w:rsid w:val="002475C1"/>
    <w:rsid w:val="00247A42"/>
    <w:rsid w:val="00250579"/>
    <w:rsid w:val="00251E76"/>
    <w:rsid w:val="00254F70"/>
    <w:rsid w:val="0025588D"/>
    <w:rsid w:val="00256D22"/>
    <w:rsid w:val="00257D5D"/>
    <w:rsid w:val="0026010E"/>
    <w:rsid w:val="002601E7"/>
    <w:rsid w:val="00260FB5"/>
    <w:rsid w:val="00261A67"/>
    <w:rsid w:val="0026297A"/>
    <w:rsid w:val="00262ABE"/>
    <w:rsid w:val="00262DB3"/>
    <w:rsid w:val="00265335"/>
    <w:rsid w:val="00265B20"/>
    <w:rsid w:val="002664D8"/>
    <w:rsid w:val="00266570"/>
    <w:rsid w:val="002677F4"/>
    <w:rsid w:val="002706CD"/>
    <w:rsid w:val="0027091A"/>
    <w:rsid w:val="00272F28"/>
    <w:rsid w:val="00273B78"/>
    <w:rsid w:val="00274005"/>
    <w:rsid w:val="00275283"/>
    <w:rsid w:val="002754F4"/>
    <w:rsid w:val="00276CD0"/>
    <w:rsid w:val="002770C9"/>
    <w:rsid w:val="00277DD1"/>
    <w:rsid w:val="00280B2D"/>
    <w:rsid w:val="00280FB9"/>
    <w:rsid w:val="00281722"/>
    <w:rsid w:val="00282E6D"/>
    <w:rsid w:val="00283A3E"/>
    <w:rsid w:val="00283E42"/>
    <w:rsid w:val="002840D9"/>
    <w:rsid w:val="002846A5"/>
    <w:rsid w:val="00284B62"/>
    <w:rsid w:val="00284EC8"/>
    <w:rsid w:val="002850C4"/>
    <w:rsid w:val="00285B2A"/>
    <w:rsid w:val="00285FFA"/>
    <w:rsid w:val="00286BD9"/>
    <w:rsid w:val="00286C41"/>
    <w:rsid w:val="002901E3"/>
    <w:rsid w:val="00290DD3"/>
    <w:rsid w:val="002920A8"/>
    <w:rsid w:val="00292351"/>
    <w:rsid w:val="00292CAD"/>
    <w:rsid w:val="00293253"/>
    <w:rsid w:val="00294E7F"/>
    <w:rsid w:val="00296420"/>
    <w:rsid w:val="00296854"/>
    <w:rsid w:val="00296A50"/>
    <w:rsid w:val="00297A72"/>
    <w:rsid w:val="002A04DB"/>
    <w:rsid w:val="002A0A8B"/>
    <w:rsid w:val="002A1B7A"/>
    <w:rsid w:val="002A221C"/>
    <w:rsid w:val="002A46CE"/>
    <w:rsid w:val="002A548A"/>
    <w:rsid w:val="002A63AB"/>
    <w:rsid w:val="002A7DF0"/>
    <w:rsid w:val="002B023C"/>
    <w:rsid w:val="002B115A"/>
    <w:rsid w:val="002B1496"/>
    <w:rsid w:val="002B14CC"/>
    <w:rsid w:val="002B156D"/>
    <w:rsid w:val="002B175E"/>
    <w:rsid w:val="002B19A1"/>
    <w:rsid w:val="002B2309"/>
    <w:rsid w:val="002B2A86"/>
    <w:rsid w:val="002B30C7"/>
    <w:rsid w:val="002B38AA"/>
    <w:rsid w:val="002B3CAA"/>
    <w:rsid w:val="002B4296"/>
    <w:rsid w:val="002B42EF"/>
    <w:rsid w:val="002B44BA"/>
    <w:rsid w:val="002B7448"/>
    <w:rsid w:val="002C0EEF"/>
    <w:rsid w:val="002C14A5"/>
    <w:rsid w:val="002C2B3A"/>
    <w:rsid w:val="002C337F"/>
    <w:rsid w:val="002C4161"/>
    <w:rsid w:val="002C47FC"/>
    <w:rsid w:val="002C5671"/>
    <w:rsid w:val="002C62D9"/>
    <w:rsid w:val="002C637E"/>
    <w:rsid w:val="002C64B2"/>
    <w:rsid w:val="002C6B4E"/>
    <w:rsid w:val="002C6EDB"/>
    <w:rsid w:val="002C75D0"/>
    <w:rsid w:val="002C7BCE"/>
    <w:rsid w:val="002D0735"/>
    <w:rsid w:val="002D24DC"/>
    <w:rsid w:val="002D2FAF"/>
    <w:rsid w:val="002D3F0C"/>
    <w:rsid w:val="002D5391"/>
    <w:rsid w:val="002D5B78"/>
    <w:rsid w:val="002D72DE"/>
    <w:rsid w:val="002D777F"/>
    <w:rsid w:val="002D7F56"/>
    <w:rsid w:val="002E117C"/>
    <w:rsid w:val="002E194F"/>
    <w:rsid w:val="002E1FAC"/>
    <w:rsid w:val="002E1FB8"/>
    <w:rsid w:val="002E2DEE"/>
    <w:rsid w:val="002E4385"/>
    <w:rsid w:val="002E48E3"/>
    <w:rsid w:val="002E56E5"/>
    <w:rsid w:val="002E5A0D"/>
    <w:rsid w:val="002E5F07"/>
    <w:rsid w:val="002E634C"/>
    <w:rsid w:val="002E74E4"/>
    <w:rsid w:val="002E7DC8"/>
    <w:rsid w:val="002F0539"/>
    <w:rsid w:val="002F0C3F"/>
    <w:rsid w:val="002F43F6"/>
    <w:rsid w:val="002F5B45"/>
    <w:rsid w:val="002F5BC8"/>
    <w:rsid w:val="002F72E9"/>
    <w:rsid w:val="0030062A"/>
    <w:rsid w:val="00300864"/>
    <w:rsid w:val="00300DEC"/>
    <w:rsid w:val="003016A1"/>
    <w:rsid w:val="00302E3C"/>
    <w:rsid w:val="003031F5"/>
    <w:rsid w:val="0030324A"/>
    <w:rsid w:val="00304123"/>
    <w:rsid w:val="00304245"/>
    <w:rsid w:val="00304EF4"/>
    <w:rsid w:val="00305673"/>
    <w:rsid w:val="00305E3D"/>
    <w:rsid w:val="003105CE"/>
    <w:rsid w:val="00311A41"/>
    <w:rsid w:val="00312D04"/>
    <w:rsid w:val="0031364D"/>
    <w:rsid w:val="00313B22"/>
    <w:rsid w:val="00316182"/>
    <w:rsid w:val="003171FC"/>
    <w:rsid w:val="00317293"/>
    <w:rsid w:val="0032036F"/>
    <w:rsid w:val="003207F1"/>
    <w:rsid w:val="0032097C"/>
    <w:rsid w:val="003212E5"/>
    <w:rsid w:val="0032140C"/>
    <w:rsid w:val="00321BDB"/>
    <w:rsid w:val="00322491"/>
    <w:rsid w:val="00323CAC"/>
    <w:rsid w:val="0032496A"/>
    <w:rsid w:val="00324DCB"/>
    <w:rsid w:val="00326AA8"/>
    <w:rsid w:val="0032728B"/>
    <w:rsid w:val="0032792A"/>
    <w:rsid w:val="0033260C"/>
    <w:rsid w:val="003336F4"/>
    <w:rsid w:val="00333EA8"/>
    <w:rsid w:val="00334F88"/>
    <w:rsid w:val="00336670"/>
    <w:rsid w:val="00336E6D"/>
    <w:rsid w:val="003375B6"/>
    <w:rsid w:val="003416A5"/>
    <w:rsid w:val="003426F0"/>
    <w:rsid w:val="00343933"/>
    <w:rsid w:val="00343B6B"/>
    <w:rsid w:val="00343EFC"/>
    <w:rsid w:val="00343F88"/>
    <w:rsid w:val="003445BA"/>
    <w:rsid w:val="003446DE"/>
    <w:rsid w:val="0034501C"/>
    <w:rsid w:val="003468DF"/>
    <w:rsid w:val="00347988"/>
    <w:rsid w:val="0035062D"/>
    <w:rsid w:val="00350DAC"/>
    <w:rsid w:val="0035110F"/>
    <w:rsid w:val="003511B5"/>
    <w:rsid w:val="00353139"/>
    <w:rsid w:val="003545A2"/>
    <w:rsid w:val="00355078"/>
    <w:rsid w:val="0035593A"/>
    <w:rsid w:val="00355E7C"/>
    <w:rsid w:val="00356554"/>
    <w:rsid w:val="00356EFD"/>
    <w:rsid w:val="003618D4"/>
    <w:rsid w:val="00361A45"/>
    <w:rsid w:val="00362D6C"/>
    <w:rsid w:val="00362F0A"/>
    <w:rsid w:val="0036419E"/>
    <w:rsid w:val="00365940"/>
    <w:rsid w:val="00365DFF"/>
    <w:rsid w:val="003664B6"/>
    <w:rsid w:val="003664BF"/>
    <w:rsid w:val="00366FF0"/>
    <w:rsid w:val="00372B84"/>
    <w:rsid w:val="00373828"/>
    <w:rsid w:val="00374084"/>
    <w:rsid w:val="00375764"/>
    <w:rsid w:val="00376499"/>
    <w:rsid w:val="00376761"/>
    <w:rsid w:val="00377DF4"/>
    <w:rsid w:val="00380024"/>
    <w:rsid w:val="00380D8F"/>
    <w:rsid w:val="00380E7D"/>
    <w:rsid w:val="00381029"/>
    <w:rsid w:val="003815BB"/>
    <w:rsid w:val="00382272"/>
    <w:rsid w:val="003842DC"/>
    <w:rsid w:val="00384FF6"/>
    <w:rsid w:val="00385262"/>
    <w:rsid w:val="00387CF6"/>
    <w:rsid w:val="00390447"/>
    <w:rsid w:val="00390462"/>
    <w:rsid w:val="00393D5B"/>
    <w:rsid w:val="003948C7"/>
    <w:rsid w:val="00394AC6"/>
    <w:rsid w:val="00394F50"/>
    <w:rsid w:val="00395268"/>
    <w:rsid w:val="00395373"/>
    <w:rsid w:val="00395537"/>
    <w:rsid w:val="00395BAE"/>
    <w:rsid w:val="0039665B"/>
    <w:rsid w:val="00396BC4"/>
    <w:rsid w:val="003A0495"/>
    <w:rsid w:val="003A0A71"/>
    <w:rsid w:val="003A1212"/>
    <w:rsid w:val="003A125C"/>
    <w:rsid w:val="003A132C"/>
    <w:rsid w:val="003A19F6"/>
    <w:rsid w:val="003A2DD2"/>
    <w:rsid w:val="003A3AB4"/>
    <w:rsid w:val="003A40C9"/>
    <w:rsid w:val="003A48C8"/>
    <w:rsid w:val="003A4E6D"/>
    <w:rsid w:val="003A54C3"/>
    <w:rsid w:val="003A586A"/>
    <w:rsid w:val="003A5F1D"/>
    <w:rsid w:val="003B02C1"/>
    <w:rsid w:val="003B095A"/>
    <w:rsid w:val="003B114B"/>
    <w:rsid w:val="003B2115"/>
    <w:rsid w:val="003B2D35"/>
    <w:rsid w:val="003B2F2C"/>
    <w:rsid w:val="003B467F"/>
    <w:rsid w:val="003B4DCC"/>
    <w:rsid w:val="003B6368"/>
    <w:rsid w:val="003B688E"/>
    <w:rsid w:val="003B7BE5"/>
    <w:rsid w:val="003B7D88"/>
    <w:rsid w:val="003C1181"/>
    <w:rsid w:val="003C1A64"/>
    <w:rsid w:val="003C3E2A"/>
    <w:rsid w:val="003C4329"/>
    <w:rsid w:val="003C5246"/>
    <w:rsid w:val="003C55BA"/>
    <w:rsid w:val="003C6C07"/>
    <w:rsid w:val="003D039D"/>
    <w:rsid w:val="003D0D1C"/>
    <w:rsid w:val="003D13C9"/>
    <w:rsid w:val="003D27F5"/>
    <w:rsid w:val="003D3A42"/>
    <w:rsid w:val="003D433E"/>
    <w:rsid w:val="003D4BF8"/>
    <w:rsid w:val="003D4C4D"/>
    <w:rsid w:val="003D5DC9"/>
    <w:rsid w:val="003D69EE"/>
    <w:rsid w:val="003D6A3C"/>
    <w:rsid w:val="003D7EDA"/>
    <w:rsid w:val="003E00CF"/>
    <w:rsid w:val="003E0B13"/>
    <w:rsid w:val="003E0C64"/>
    <w:rsid w:val="003E1CE9"/>
    <w:rsid w:val="003E1F42"/>
    <w:rsid w:val="003E2303"/>
    <w:rsid w:val="003E29DD"/>
    <w:rsid w:val="003E2A45"/>
    <w:rsid w:val="003E31CE"/>
    <w:rsid w:val="003E496C"/>
    <w:rsid w:val="003E6465"/>
    <w:rsid w:val="003E6517"/>
    <w:rsid w:val="003E6C00"/>
    <w:rsid w:val="003E72A6"/>
    <w:rsid w:val="003E7510"/>
    <w:rsid w:val="003E7DD6"/>
    <w:rsid w:val="003F05DE"/>
    <w:rsid w:val="003F0E7C"/>
    <w:rsid w:val="003F1609"/>
    <w:rsid w:val="003F1996"/>
    <w:rsid w:val="003F1C56"/>
    <w:rsid w:val="003F1E38"/>
    <w:rsid w:val="003F2896"/>
    <w:rsid w:val="003F312C"/>
    <w:rsid w:val="003F35B3"/>
    <w:rsid w:val="003F36C4"/>
    <w:rsid w:val="003F3D21"/>
    <w:rsid w:val="003F46DF"/>
    <w:rsid w:val="003F48B7"/>
    <w:rsid w:val="003F4EBE"/>
    <w:rsid w:val="003F596C"/>
    <w:rsid w:val="003F681E"/>
    <w:rsid w:val="003F6F86"/>
    <w:rsid w:val="003F72BA"/>
    <w:rsid w:val="003F7730"/>
    <w:rsid w:val="003F7F5F"/>
    <w:rsid w:val="00400832"/>
    <w:rsid w:val="004008BB"/>
    <w:rsid w:val="00401ECD"/>
    <w:rsid w:val="0040202E"/>
    <w:rsid w:val="0040273E"/>
    <w:rsid w:val="004027E2"/>
    <w:rsid w:val="00402CD9"/>
    <w:rsid w:val="0040345F"/>
    <w:rsid w:val="004034D2"/>
    <w:rsid w:val="004035A4"/>
    <w:rsid w:val="00403CD1"/>
    <w:rsid w:val="00403F07"/>
    <w:rsid w:val="00404D9B"/>
    <w:rsid w:val="00404F5F"/>
    <w:rsid w:val="004052A4"/>
    <w:rsid w:val="00406164"/>
    <w:rsid w:val="00406175"/>
    <w:rsid w:val="00406663"/>
    <w:rsid w:val="0040674D"/>
    <w:rsid w:val="00406C9D"/>
    <w:rsid w:val="00407753"/>
    <w:rsid w:val="00407972"/>
    <w:rsid w:val="00407F2C"/>
    <w:rsid w:val="00410125"/>
    <w:rsid w:val="004106C0"/>
    <w:rsid w:val="004121B8"/>
    <w:rsid w:val="004123D0"/>
    <w:rsid w:val="00412CEE"/>
    <w:rsid w:val="00412CEF"/>
    <w:rsid w:val="00413146"/>
    <w:rsid w:val="00413546"/>
    <w:rsid w:val="0041375A"/>
    <w:rsid w:val="004137DE"/>
    <w:rsid w:val="0041393A"/>
    <w:rsid w:val="00414863"/>
    <w:rsid w:val="00415AFA"/>
    <w:rsid w:val="00415CA7"/>
    <w:rsid w:val="00416698"/>
    <w:rsid w:val="00416F4D"/>
    <w:rsid w:val="0041795A"/>
    <w:rsid w:val="00420507"/>
    <w:rsid w:val="004208FF"/>
    <w:rsid w:val="00420BC9"/>
    <w:rsid w:val="00420E9B"/>
    <w:rsid w:val="004229D8"/>
    <w:rsid w:val="0042554B"/>
    <w:rsid w:val="00425985"/>
    <w:rsid w:val="0042713E"/>
    <w:rsid w:val="004271ED"/>
    <w:rsid w:val="004276C0"/>
    <w:rsid w:val="00427887"/>
    <w:rsid w:val="00430567"/>
    <w:rsid w:val="00430989"/>
    <w:rsid w:val="00432842"/>
    <w:rsid w:val="00432BA0"/>
    <w:rsid w:val="00432F36"/>
    <w:rsid w:val="004332F6"/>
    <w:rsid w:val="00435E95"/>
    <w:rsid w:val="0043649F"/>
    <w:rsid w:val="004371F3"/>
    <w:rsid w:val="00437A56"/>
    <w:rsid w:val="00437D79"/>
    <w:rsid w:val="00440B2E"/>
    <w:rsid w:val="00441F9E"/>
    <w:rsid w:val="0044210E"/>
    <w:rsid w:val="00443787"/>
    <w:rsid w:val="00444083"/>
    <w:rsid w:val="004446B8"/>
    <w:rsid w:val="004449BB"/>
    <w:rsid w:val="0044695F"/>
    <w:rsid w:val="004477D4"/>
    <w:rsid w:val="00447D33"/>
    <w:rsid w:val="00450DED"/>
    <w:rsid w:val="004520BB"/>
    <w:rsid w:val="00452B3A"/>
    <w:rsid w:val="00452B88"/>
    <w:rsid w:val="00453662"/>
    <w:rsid w:val="00454B59"/>
    <w:rsid w:val="00454CDF"/>
    <w:rsid w:val="00456369"/>
    <w:rsid w:val="00456982"/>
    <w:rsid w:val="00457C7B"/>
    <w:rsid w:val="00457FFB"/>
    <w:rsid w:val="0046014F"/>
    <w:rsid w:val="00460332"/>
    <w:rsid w:val="004623F7"/>
    <w:rsid w:val="00462899"/>
    <w:rsid w:val="00464359"/>
    <w:rsid w:val="004643FC"/>
    <w:rsid w:val="0046440F"/>
    <w:rsid w:val="004661FC"/>
    <w:rsid w:val="00466E6D"/>
    <w:rsid w:val="0047034D"/>
    <w:rsid w:val="00470ADE"/>
    <w:rsid w:val="00471190"/>
    <w:rsid w:val="004720DA"/>
    <w:rsid w:val="00472FD4"/>
    <w:rsid w:val="004740BD"/>
    <w:rsid w:val="00474F42"/>
    <w:rsid w:val="00475D93"/>
    <w:rsid w:val="00476CB0"/>
    <w:rsid w:val="00477C52"/>
    <w:rsid w:val="00482B0C"/>
    <w:rsid w:val="00483853"/>
    <w:rsid w:val="0048487A"/>
    <w:rsid w:val="00484E28"/>
    <w:rsid w:val="00484E8E"/>
    <w:rsid w:val="004852EC"/>
    <w:rsid w:val="00485446"/>
    <w:rsid w:val="0048562E"/>
    <w:rsid w:val="00485C1B"/>
    <w:rsid w:val="004869C7"/>
    <w:rsid w:val="00487AF5"/>
    <w:rsid w:val="00487D36"/>
    <w:rsid w:val="00490046"/>
    <w:rsid w:val="00491140"/>
    <w:rsid w:val="00492CFA"/>
    <w:rsid w:val="00492FDC"/>
    <w:rsid w:val="004936CB"/>
    <w:rsid w:val="00493991"/>
    <w:rsid w:val="004939A1"/>
    <w:rsid w:val="00493F36"/>
    <w:rsid w:val="0049563B"/>
    <w:rsid w:val="0049565E"/>
    <w:rsid w:val="00495A45"/>
    <w:rsid w:val="004963D2"/>
    <w:rsid w:val="004971E5"/>
    <w:rsid w:val="00497B7F"/>
    <w:rsid w:val="00497C1D"/>
    <w:rsid w:val="00497FBA"/>
    <w:rsid w:val="004A03F0"/>
    <w:rsid w:val="004A0787"/>
    <w:rsid w:val="004A107A"/>
    <w:rsid w:val="004A2202"/>
    <w:rsid w:val="004A2594"/>
    <w:rsid w:val="004A2605"/>
    <w:rsid w:val="004A347F"/>
    <w:rsid w:val="004A3B35"/>
    <w:rsid w:val="004A4DF8"/>
    <w:rsid w:val="004A5348"/>
    <w:rsid w:val="004A5BC2"/>
    <w:rsid w:val="004A6229"/>
    <w:rsid w:val="004A6796"/>
    <w:rsid w:val="004A74DC"/>
    <w:rsid w:val="004A7A89"/>
    <w:rsid w:val="004A7D36"/>
    <w:rsid w:val="004A7E64"/>
    <w:rsid w:val="004B03C4"/>
    <w:rsid w:val="004B07B4"/>
    <w:rsid w:val="004B09BA"/>
    <w:rsid w:val="004B0C62"/>
    <w:rsid w:val="004B180B"/>
    <w:rsid w:val="004B2592"/>
    <w:rsid w:val="004B3842"/>
    <w:rsid w:val="004B397E"/>
    <w:rsid w:val="004B39E5"/>
    <w:rsid w:val="004B41BE"/>
    <w:rsid w:val="004B4919"/>
    <w:rsid w:val="004B5BA4"/>
    <w:rsid w:val="004B5E9D"/>
    <w:rsid w:val="004B6129"/>
    <w:rsid w:val="004B6210"/>
    <w:rsid w:val="004B6F7A"/>
    <w:rsid w:val="004B715B"/>
    <w:rsid w:val="004B7269"/>
    <w:rsid w:val="004B745C"/>
    <w:rsid w:val="004B767F"/>
    <w:rsid w:val="004B7915"/>
    <w:rsid w:val="004B7D48"/>
    <w:rsid w:val="004C0EE0"/>
    <w:rsid w:val="004C0F04"/>
    <w:rsid w:val="004C16FC"/>
    <w:rsid w:val="004C1D18"/>
    <w:rsid w:val="004C2E41"/>
    <w:rsid w:val="004C354C"/>
    <w:rsid w:val="004C376A"/>
    <w:rsid w:val="004C4368"/>
    <w:rsid w:val="004C4575"/>
    <w:rsid w:val="004C5AB5"/>
    <w:rsid w:val="004C6B50"/>
    <w:rsid w:val="004C6BDA"/>
    <w:rsid w:val="004C70F4"/>
    <w:rsid w:val="004C7873"/>
    <w:rsid w:val="004C7D95"/>
    <w:rsid w:val="004D0346"/>
    <w:rsid w:val="004D0A33"/>
    <w:rsid w:val="004D0C12"/>
    <w:rsid w:val="004D25FD"/>
    <w:rsid w:val="004D291F"/>
    <w:rsid w:val="004D2E7E"/>
    <w:rsid w:val="004D2F04"/>
    <w:rsid w:val="004D4813"/>
    <w:rsid w:val="004D4B44"/>
    <w:rsid w:val="004D5088"/>
    <w:rsid w:val="004D5280"/>
    <w:rsid w:val="004D54BE"/>
    <w:rsid w:val="004D66BE"/>
    <w:rsid w:val="004D6970"/>
    <w:rsid w:val="004D7A18"/>
    <w:rsid w:val="004E19B7"/>
    <w:rsid w:val="004E2906"/>
    <w:rsid w:val="004E2A5A"/>
    <w:rsid w:val="004E3B82"/>
    <w:rsid w:val="004E41B9"/>
    <w:rsid w:val="004E4318"/>
    <w:rsid w:val="004E4CE0"/>
    <w:rsid w:val="004E4DE3"/>
    <w:rsid w:val="004E6464"/>
    <w:rsid w:val="004F0513"/>
    <w:rsid w:val="004F0B8D"/>
    <w:rsid w:val="004F116D"/>
    <w:rsid w:val="004F20A8"/>
    <w:rsid w:val="004F2B12"/>
    <w:rsid w:val="004F3160"/>
    <w:rsid w:val="004F38A6"/>
    <w:rsid w:val="004F432A"/>
    <w:rsid w:val="004F5BB8"/>
    <w:rsid w:val="004F5CF4"/>
    <w:rsid w:val="004F6EF1"/>
    <w:rsid w:val="005006E4"/>
    <w:rsid w:val="005017B2"/>
    <w:rsid w:val="005019D2"/>
    <w:rsid w:val="005027E5"/>
    <w:rsid w:val="00502CD0"/>
    <w:rsid w:val="0050317F"/>
    <w:rsid w:val="00503CEE"/>
    <w:rsid w:val="00504BEC"/>
    <w:rsid w:val="00504C7D"/>
    <w:rsid w:val="00504D89"/>
    <w:rsid w:val="0050564D"/>
    <w:rsid w:val="005056F0"/>
    <w:rsid w:val="00505805"/>
    <w:rsid w:val="00505B23"/>
    <w:rsid w:val="00506B27"/>
    <w:rsid w:val="0050741B"/>
    <w:rsid w:val="00507566"/>
    <w:rsid w:val="00510A65"/>
    <w:rsid w:val="00512BAE"/>
    <w:rsid w:val="00513133"/>
    <w:rsid w:val="0051382F"/>
    <w:rsid w:val="00513D99"/>
    <w:rsid w:val="00514051"/>
    <w:rsid w:val="0051439B"/>
    <w:rsid w:val="0051443A"/>
    <w:rsid w:val="00514F58"/>
    <w:rsid w:val="005150B9"/>
    <w:rsid w:val="005150D7"/>
    <w:rsid w:val="00515539"/>
    <w:rsid w:val="00516AC6"/>
    <w:rsid w:val="00517642"/>
    <w:rsid w:val="00517A74"/>
    <w:rsid w:val="00520465"/>
    <w:rsid w:val="00520C93"/>
    <w:rsid w:val="00521808"/>
    <w:rsid w:val="00521827"/>
    <w:rsid w:val="00521E2D"/>
    <w:rsid w:val="005220C6"/>
    <w:rsid w:val="00522608"/>
    <w:rsid w:val="0052321C"/>
    <w:rsid w:val="005244D0"/>
    <w:rsid w:val="0052499C"/>
    <w:rsid w:val="00525019"/>
    <w:rsid w:val="005256CE"/>
    <w:rsid w:val="00525C23"/>
    <w:rsid w:val="00525D5A"/>
    <w:rsid w:val="00527A1B"/>
    <w:rsid w:val="00530017"/>
    <w:rsid w:val="005305A5"/>
    <w:rsid w:val="0053084B"/>
    <w:rsid w:val="00531453"/>
    <w:rsid w:val="005318B8"/>
    <w:rsid w:val="00531A7D"/>
    <w:rsid w:val="005320C4"/>
    <w:rsid w:val="005331A6"/>
    <w:rsid w:val="00535ECE"/>
    <w:rsid w:val="00536288"/>
    <w:rsid w:val="005365FB"/>
    <w:rsid w:val="00536CF3"/>
    <w:rsid w:val="005376DA"/>
    <w:rsid w:val="0054160C"/>
    <w:rsid w:val="00541735"/>
    <w:rsid w:val="005424CF"/>
    <w:rsid w:val="005426EC"/>
    <w:rsid w:val="00543F7C"/>
    <w:rsid w:val="005452E9"/>
    <w:rsid w:val="00545B35"/>
    <w:rsid w:val="00545D42"/>
    <w:rsid w:val="00546222"/>
    <w:rsid w:val="00546858"/>
    <w:rsid w:val="00546872"/>
    <w:rsid w:val="00546DA5"/>
    <w:rsid w:val="0054786A"/>
    <w:rsid w:val="00547950"/>
    <w:rsid w:val="00547B35"/>
    <w:rsid w:val="00550371"/>
    <w:rsid w:val="005509F9"/>
    <w:rsid w:val="005514A5"/>
    <w:rsid w:val="0055162A"/>
    <w:rsid w:val="00551AA6"/>
    <w:rsid w:val="00551D58"/>
    <w:rsid w:val="00552986"/>
    <w:rsid w:val="005529BD"/>
    <w:rsid w:val="00552FCB"/>
    <w:rsid w:val="00553326"/>
    <w:rsid w:val="00554827"/>
    <w:rsid w:val="00554B83"/>
    <w:rsid w:val="00554E67"/>
    <w:rsid w:val="00555771"/>
    <w:rsid w:val="00556464"/>
    <w:rsid w:val="00556762"/>
    <w:rsid w:val="00560D10"/>
    <w:rsid w:val="00562D04"/>
    <w:rsid w:val="00563A50"/>
    <w:rsid w:val="00564396"/>
    <w:rsid w:val="00564F11"/>
    <w:rsid w:val="00565D52"/>
    <w:rsid w:val="00566641"/>
    <w:rsid w:val="00566BDC"/>
    <w:rsid w:val="00566E9F"/>
    <w:rsid w:val="00566FE8"/>
    <w:rsid w:val="005677E6"/>
    <w:rsid w:val="005705C7"/>
    <w:rsid w:val="00570713"/>
    <w:rsid w:val="00570B99"/>
    <w:rsid w:val="00572499"/>
    <w:rsid w:val="005729AF"/>
    <w:rsid w:val="00573076"/>
    <w:rsid w:val="00573A1D"/>
    <w:rsid w:val="00574596"/>
    <w:rsid w:val="00574B42"/>
    <w:rsid w:val="00574F40"/>
    <w:rsid w:val="0057578A"/>
    <w:rsid w:val="00575D7C"/>
    <w:rsid w:val="00576BEA"/>
    <w:rsid w:val="00576ED5"/>
    <w:rsid w:val="00577334"/>
    <w:rsid w:val="00577EA1"/>
    <w:rsid w:val="00580565"/>
    <w:rsid w:val="00580E91"/>
    <w:rsid w:val="0058178B"/>
    <w:rsid w:val="00582B1D"/>
    <w:rsid w:val="00585136"/>
    <w:rsid w:val="005853F7"/>
    <w:rsid w:val="00585963"/>
    <w:rsid w:val="00586ABF"/>
    <w:rsid w:val="0058744A"/>
    <w:rsid w:val="00587648"/>
    <w:rsid w:val="00587E5C"/>
    <w:rsid w:val="00590ACB"/>
    <w:rsid w:val="00590D51"/>
    <w:rsid w:val="00591D4B"/>
    <w:rsid w:val="00591F43"/>
    <w:rsid w:val="00591FC3"/>
    <w:rsid w:val="005920E2"/>
    <w:rsid w:val="00592560"/>
    <w:rsid w:val="0059329C"/>
    <w:rsid w:val="0059401D"/>
    <w:rsid w:val="00594F22"/>
    <w:rsid w:val="0059523D"/>
    <w:rsid w:val="0059568E"/>
    <w:rsid w:val="005958BA"/>
    <w:rsid w:val="0059595D"/>
    <w:rsid w:val="00596D68"/>
    <w:rsid w:val="005A0F06"/>
    <w:rsid w:val="005A13B9"/>
    <w:rsid w:val="005A1717"/>
    <w:rsid w:val="005A4730"/>
    <w:rsid w:val="005A4D99"/>
    <w:rsid w:val="005A62A8"/>
    <w:rsid w:val="005A62EB"/>
    <w:rsid w:val="005A6B94"/>
    <w:rsid w:val="005A6C72"/>
    <w:rsid w:val="005A78A8"/>
    <w:rsid w:val="005B020A"/>
    <w:rsid w:val="005B024F"/>
    <w:rsid w:val="005B0AD3"/>
    <w:rsid w:val="005B0BCA"/>
    <w:rsid w:val="005B2142"/>
    <w:rsid w:val="005B25DF"/>
    <w:rsid w:val="005B2CAD"/>
    <w:rsid w:val="005B2CCF"/>
    <w:rsid w:val="005B2E06"/>
    <w:rsid w:val="005B332A"/>
    <w:rsid w:val="005B3D66"/>
    <w:rsid w:val="005B4196"/>
    <w:rsid w:val="005B4387"/>
    <w:rsid w:val="005B4C23"/>
    <w:rsid w:val="005B4E5D"/>
    <w:rsid w:val="005B5089"/>
    <w:rsid w:val="005B5AD9"/>
    <w:rsid w:val="005B5F8B"/>
    <w:rsid w:val="005B6192"/>
    <w:rsid w:val="005B69FC"/>
    <w:rsid w:val="005B6DCD"/>
    <w:rsid w:val="005B78C3"/>
    <w:rsid w:val="005C0E20"/>
    <w:rsid w:val="005C18E1"/>
    <w:rsid w:val="005C1E59"/>
    <w:rsid w:val="005C2194"/>
    <w:rsid w:val="005C26B1"/>
    <w:rsid w:val="005C45B7"/>
    <w:rsid w:val="005C4CB4"/>
    <w:rsid w:val="005C6085"/>
    <w:rsid w:val="005C64D2"/>
    <w:rsid w:val="005C6858"/>
    <w:rsid w:val="005C6A85"/>
    <w:rsid w:val="005C799A"/>
    <w:rsid w:val="005D19AD"/>
    <w:rsid w:val="005D1B37"/>
    <w:rsid w:val="005D291E"/>
    <w:rsid w:val="005D39F0"/>
    <w:rsid w:val="005D3B9A"/>
    <w:rsid w:val="005D3CE9"/>
    <w:rsid w:val="005D4055"/>
    <w:rsid w:val="005D43CF"/>
    <w:rsid w:val="005D5358"/>
    <w:rsid w:val="005E0D62"/>
    <w:rsid w:val="005E1219"/>
    <w:rsid w:val="005E184D"/>
    <w:rsid w:val="005E1A41"/>
    <w:rsid w:val="005E1B57"/>
    <w:rsid w:val="005E252A"/>
    <w:rsid w:val="005E2DA4"/>
    <w:rsid w:val="005E2EE6"/>
    <w:rsid w:val="005E4AE3"/>
    <w:rsid w:val="005E4D36"/>
    <w:rsid w:val="005E61EF"/>
    <w:rsid w:val="005E6BCC"/>
    <w:rsid w:val="005E79B3"/>
    <w:rsid w:val="005F2DE7"/>
    <w:rsid w:val="005F3D0F"/>
    <w:rsid w:val="005F47C0"/>
    <w:rsid w:val="005F5D37"/>
    <w:rsid w:val="0060060C"/>
    <w:rsid w:val="00600ABE"/>
    <w:rsid w:val="00601464"/>
    <w:rsid w:val="0060150D"/>
    <w:rsid w:val="00601613"/>
    <w:rsid w:val="00601FE9"/>
    <w:rsid w:val="006030EA"/>
    <w:rsid w:val="006047DC"/>
    <w:rsid w:val="0060486D"/>
    <w:rsid w:val="00604E40"/>
    <w:rsid w:val="0060584B"/>
    <w:rsid w:val="00605BC0"/>
    <w:rsid w:val="006069C1"/>
    <w:rsid w:val="00606C61"/>
    <w:rsid w:val="006072E6"/>
    <w:rsid w:val="0060754F"/>
    <w:rsid w:val="00607F3D"/>
    <w:rsid w:val="0061020E"/>
    <w:rsid w:val="0061177B"/>
    <w:rsid w:val="006120D8"/>
    <w:rsid w:val="006121F0"/>
    <w:rsid w:val="00612AC2"/>
    <w:rsid w:val="00612DA0"/>
    <w:rsid w:val="00612E9D"/>
    <w:rsid w:val="0061323F"/>
    <w:rsid w:val="00613875"/>
    <w:rsid w:val="00613F41"/>
    <w:rsid w:val="0061464C"/>
    <w:rsid w:val="00614AD2"/>
    <w:rsid w:val="00615C39"/>
    <w:rsid w:val="006160E8"/>
    <w:rsid w:val="0061633C"/>
    <w:rsid w:val="00617190"/>
    <w:rsid w:val="006175CA"/>
    <w:rsid w:val="00617DE5"/>
    <w:rsid w:val="00620DF4"/>
    <w:rsid w:val="00621306"/>
    <w:rsid w:val="00621769"/>
    <w:rsid w:val="006222E3"/>
    <w:rsid w:val="00624A91"/>
    <w:rsid w:val="00626256"/>
    <w:rsid w:val="00626AD3"/>
    <w:rsid w:val="00626C16"/>
    <w:rsid w:val="00630979"/>
    <w:rsid w:val="006310F0"/>
    <w:rsid w:val="006313E4"/>
    <w:rsid w:val="00631F47"/>
    <w:rsid w:val="00632A02"/>
    <w:rsid w:val="00633030"/>
    <w:rsid w:val="00633839"/>
    <w:rsid w:val="00634218"/>
    <w:rsid w:val="006359EA"/>
    <w:rsid w:val="00635D82"/>
    <w:rsid w:val="0063631A"/>
    <w:rsid w:val="00636564"/>
    <w:rsid w:val="00636B12"/>
    <w:rsid w:val="00637310"/>
    <w:rsid w:val="00637B67"/>
    <w:rsid w:val="006410EE"/>
    <w:rsid w:val="00641871"/>
    <w:rsid w:val="006418EE"/>
    <w:rsid w:val="00641C6C"/>
    <w:rsid w:val="006428CC"/>
    <w:rsid w:val="00642AA3"/>
    <w:rsid w:val="00642EA1"/>
    <w:rsid w:val="00642EBE"/>
    <w:rsid w:val="00642EFF"/>
    <w:rsid w:val="006431E8"/>
    <w:rsid w:val="00643948"/>
    <w:rsid w:val="00643EE4"/>
    <w:rsid w:val="006448E6"/>
    <w:rsid w:val="00644F26"/>
    <w:rsid w:val="00645A69"/>
    <w:rsid w:val="0064633A"/>
    <w:rsid w:val="006465DB"/>
    <w:rsid w:val="00646713"/>
    <w:rsid w:val="00646D63"/>
    <w:rsid w:val="00646DBC"/>
    <w:rsid w:val="00646F3E"/>
    <w:rsid w:val="006506B2"/>
    <w:rsid w:val="00650D18"/>
    <w:rsid w:val="00650D40"/>
    <w:rsid w:val="00650E40"/>
    <w:rsid w:val="00651A55"/>
    <w:rsid w:val="00651BCC"/>
    <w:rsid w:val="00651F6C"/>
    <w:rsid w:val="0065201E"/>
    <w:rsid w:val="00652F50"/>
    <w:rsid w:val="00653550"/>
    <w:rsid w:val="00654112"/>
    <w:rsid w:val="006542B9"/>
    <w:rsid w:val="006550B9"/>
    <w:rsid w:val="006555AC"/>
    <w:rsid w:val="00655B74"/>
    <w:rsid w:val="00655EAA"/>
    <w:rsid w:val="006560BB"/>
    <w:rsid w:val="00656342"/>
    <w:rsid w:val="00656C43"/>
    <w:rsid w:val="00656CAD"/>
    <w:rsid w:val="00657486"/>
    <w:rsid w:val="00657D5F"/>
    <w:rsid w:val="0066033F"/>
    <w:rsid w:val="0066351F"/>
    <w:rsid w:val="006647EB"/>
    <w:rsid w:val="006657D8"/>
    <w:rsid w:val="00665804"/>
    <w:rsid w:val="00666B36"/>
    <w:rsid w:val="00666E10"/>
    <w:rsid w:val="00666FA3"/>
    <w:rsid w:val="00667866"/>
    <w:rsid w:val="006678DC"/>
    <w:rsid w:val="006679A6"/>
    <w:rsid w:val="00667C4A"/>
    <w:rsid w:val="00670722"/>
    <w:rsid w:val="00670D57"/>
    <w:rsid w:val="006715E8"/>
    <w:rsid w:val="006729D8"/>
    <w:rsid w:val="00672D1A"/>
    <w:rsid w:val="006742FD"/>
    <w:rsid w:val="00674890"/>
    <w:rsid w:val="00674A8E"/>
    <w:rsid w:val="006755CD"/>
    <w:rsid w:val="00675658"/>
    <w:rsid w:val="00675801"/>
    <w:rsid w:val="006761E4"/>
    <w:rsid w:val="00676DD5"/>
    <w:rsid w:val="0067713A"/>
    <w:rsid w:val="006811E2"/>
    <w:rsid w:val="006823CC"/>
    <w:rsid w:val="00682753"/>
    <w:rsid w:val="0068310B"/>
    <w:rsid w:val="006832B6"/>
    <w:rsid w:val="0068360D"/>
    <w:rsid w:val="00683D02"/>
    <w:rsid w:val="0068501F"/>
    <w:rsid w:val="006855E5"/>
    <w:rsid w:val="00687DAF"/>
    <w:rsid w:val="006917A3"/>
    <w:rsid w:val="0069186C"/>
    <w:rsid w:val="00691EC3"/>
    <w:rsid w:val="00692158"/>
    <w:rsid w:val="00692162"/>
    <w:rsid w:val="006924DE"/>
    <w:rsid w:val="006933CF"/>
    <w:rsid w:val="0069426F"/>
    <w:rsid w:val="00694F43"/>
    <w:rsid w:val="006964A7"/>
    <w:rsid w:val="006970E2"/>
    <w:rsid w:val="00697692"/>
    <w:rsid w:val="006A0355"/>
    <w:rsid w:val="006A0B10"/>
    <w:rsid w:val="006A1982"/>
    <w:rsid w:val="006A1ADA"/>
    <w:rsid w:val="006A24FC"/>
    <w:rsid w:val="006A2C43"/>
    <w:rsid w:val="006A5287"/>
    <w:rsid w:val="006A534E"/>
    <w:rsid w:val="006A5A3C"/>
    <w:rsid w:val="006A6559"/>
    <w:rsid w:val="006A65C2"/>
    <w:rsid w:val="006A707A"/>
    <w:rsid w:val="006A7353"/>
    <w:rsid w:val="006A7848"/>
    <w:rsid w:val="006B0125"/>
    <w:rsid w:val="006B0303"/>
    <w:rsid w:val="006B078B"/>
    <w:rsid w:val="006B0925"/>
    <w:rsid w:val="006B0B48"/>
    <w:rsid w:val="006B39B2"/>
    <w:rsid w:val="006B487C"/>
    <w:rsid w:val="006B5F9A"/>
    <w:rsid w:val="006B6178"/>
    <w:rsid w:val="006B6C2D"/>
    <w:rsid w:val="006B7702"/>
    <w:rsid w:val="006B7B8A"/>
    <w:rsid w:val="006C043A"/>
    <w:rsid w:val="006C0821"/>
    <w:rsid w:val="006C0858"/>
    <w:rsid w:val="006C1344"/>
    <w:rsid w:val="006C1753"/>
    <w:rsid w:val="006C1815"/>
    <w:rsid w:val="006C2E62"/>
    <w:rsid w:val="006C4468"/>
    <w:rsid w:val="006C50E3"/>
    <w:rsid w:val="006C62BE"/>
    <w:rsid w:val="006D170C"/>
    <w:rsid w:val="006D218F"/>
    <w:rsid w:val="006D4D82"/>
    <w:rsid w:val="006D4E65"/>
    <w:rsid w:val="006D546F"/>
    <w:rsid w:val="006D5FBE"/>
    <w:rsid w:val="006D774E"/>
    <w:rsid w:val="006D79C8"/>
    <w:rsid w:val="006E1855"/>
    <w:rsid w:val="006E185F"/>
    <w:rsid w:val="006E2517"/>
    <w:rsid w:val="006E28AD"/>
    <w:rsid w:val="006E2AD2"/>
    <w:rsid w:val="006E3D10"/>
    <w:rsid w:val="006E431F"/>
    <w:rsid w:val="006E438B"/>
    <w:rsid w:val="006E4598"/>
    <w:rsid w:val="006E4F70"/>
    <w:rsid w:val="006E6D57"/>
    <w:rsid w:val="006E75A6"/>
    <w:rsid w:val="006F01D8"/>
    <w:rsid w:val="006F0472"/>
    <w:rsid w:val="006F0B11"/>
    <w:rsid w:val="006F2B36"/>
    <w:rsid w:val="006F3D6A"/>
    <w:rsid w:val="006F4085"/>
    <w:rsid w:val="006F4444"/>
    <w:rsid w:val="006F4491"/>
    <w:rsid w:val="006F496B"/>
    <w:rsid w:val="006F6190"/>
    <w:rsid w:val="006F6AD5"/>
    <w:rsid w:val="006F6CE8"/>
    <w:rsid w:val="006F6D40"/>
    <w:rsid w:val="006F7E32"/>
    <w:rsid w:val="006F7E64"/>
    <w:rsid w:val="00700202"/>
    <w:rsid w:val="00700E61"/>
    <w:rsid w:val="00701339"/>
    <w:rsid w:val="0070324E"/>
    <w:rsid w:val="0070393C"/>
    <w:rsid w:val="00703D47"/>
    <w:rsid w:val="0070480F"/>
    <w:rsid w:val="00704990"/>
    <w:rsid w:val="00705DEF"/>
    <w:rsid w:val="007066BF"/>
    <w:rsid w:val="00707AC8"/>
    <w:rsid w:val="00707E7C"/>
    <w:rsid w:val="00707F57"/>
    <w:rsid w:val="0071131D"/>
    <w:rsid w:val="007114B9"/>
    <w:rsid w:val="00711C69"/>
    <w:rsid w:val="00711D2C"/>
    <w:rsid w:val="00711DAE"/>
    <w:rsid w:val="00711E66"/>
    <w:rsid w:val="007126B5"/>
    <w:rsid w:val="0071295F"/>
    <w:rsid w:val="00713FF3"/>
    <w:rsid w:val="00714A47"/>
    <w:rsid w:val="007155D8"/>
    <w:rsid w:val="00715CF2"/>
    <w:rsid w:val="00715EE8"/>
    <w:rsid w:val="00716F69"/>
    <w:rsid w:val="00717345"/>
    <w:rsid w:val="00721194"/>
    <w:rsid w:val="00721474"/>
    <w:rsid w:val="00721C01"/>
    <w:rsid w:val="00721CAD"/>
    <w:rsid w:val="00722824"/>
    <w:rsid w:val="007233C2"/>
    <w:rsid w:val="00723649"/>
    <w:rsid w:val="007239A7"/>
    <w:rsid w:val="007244AF"/>
    <w:rsid w:val="007257E6"/>
    <w:rsid w:val="00725B47"/>
    <w:rsid w:val="00725CB4"/>
    <w:rsid w:val="00726D21"/>
    <w:rsid w:val="00726E3A"/>
    <w:rsid w:val="00727B22"/>
    <w:rsid w:val="00727B2D"/>
    <w:rsid w:val="00727FE4"/>
    <w:rsid w:val="0073066E"/>
    <w:rsid w:val="00730FA2"/>
    <w:rsid w:val="00731441"/>
    <w:rsid w:val="00731B71"/>
    <w:rsid w:val="00732606"/>
    <w:rsid w:val="00732CD8"/>
    <w:rsid w:val="00733A16"/>
    <w:rsid w:val="00733A4C"/>
    <w:rsid w:val="00734B09"/>
    <w:rsid w:val="00734C56"/>
    <w:rsid w:val="007359AF"/>
    <w:rsid w:val="00735AA8"/>
    <w:rsid w:val="007368BF"/>
    <w:rsid w:val="00736E02"/>
    <w:rsid w:val="007372EA"/>
    <w:rsid w:val="00737749"/>
    <w:rsid w:val="0073774E"/>
    <w:rsid w:val="007379E1"/>
    <w:rsid w:val="00740331"/>
    <w:rsid w:val="007409B0"/>
    <w:rsid w:val="00742472"/>
    <w:rsid w:val="007444A3"/>
    <w:rsid w:val="00744769"/>
    <w:rsid w:val="007455D9"/>
    <w:rsid w:val="00745C02"/>
    <w:rsid w:val="00746BA5"/>
    <w:rsid w:val="00746D7F"/>
    <w:rsid w:val="007504B0"/>
    <w:rsid w:val="0075098D"/>
    <w:rsid w:val="00752B8F"/>
    <w:rsid w:val="00753045"/>
    <w:rsid w:val="00753372"/>
    <w:rsid w:val="0075391C"/>
    <w:rsid w:val="00756280"/>
    <w:rsid w:val="0075669A"/>
    <w:rsid w:val="007568A9"/>
    <w:rsid w:val="00756D8B"/>
    <w:rsid w:val="007574D4"/>
    <w:rsid w:val="00757A0E"/>
    <w:rsid w:val="00757CAE"/>
    <w:rsid w:val="00757F73"/>
    <w:rsid w:val="0076089F"/>
    <w:rsid w:val="00761288"/>
    <w:rsid w:val="00763480"/>
    <w:rsid w:val="00764651"/>
    <w:rsid w:val="007646FF"/>
    <w:rsid w:val="00764C5B"/>
    <w:rsid w:val="00764CA7"/>
    <w:rsid w:val="00764ED1"/>
    <w:rsid w:val="00765D2C"/>
    <w:rsid w:val="00766E76"/>
    <w:rsid w:val="00766F0B"/>
    <w:rsid w:val="00767097"/>
    <w:rsid w:val="0076793F"/>
    <w:rsid w:val="007704BF"/>
    <w:rsid w:val="00770516"/>
    <w:rsid w:val="00771983"/>
    <w:rsid w:val="00772EE5"/>
    <w:rsid w:val="0077343F"/>
    <w:rsid w:val="00773962"/>
    <w:rsid w:val="00773AD2"/>
    <w:rsid w:val="00773AF0"/>
    <w:rsid w:val="0077463A"/>
    <w:rsid w:val="007746AD"/>
    <w:rsid w:val="007763F6"/>
    <w:rsid w:val="007773EE"/>
    <w:rsid w:val="00782070"/>
    <w:rsid w:val="0078283E"/>
    <w:rsid w:val="007828A1"/>
    <w:rsid w:val="00782F17"/>
    <w:rsid w:val="007832FE"/>
    <w:rsid w:val="007843B4"/>
    <w:rsid w:val="007846E1"/>
    <w:rsid w:val="007853D4"/>
    <w:rsid w:val="00786775"/>
    <w:rsid w:val="007870F6"/>
    <w:rsid w:val="007873FC"/>
    <w:rsid w:val="00790146"/>
    <w:rsid w:val="00791892"/>
    <w:rsid w:val="00791E66"/>
    <w:rsid w:val="0079249D"/>
    <w:rsid w:val="00792E68"/>
    <w:rsid w:val="0079310F"/>
    <w:rsid w:val="00793780"/>
    <w:rsid w:val="00793903"/>
    <w:rsid w:val="00793BB1"/>
    <w:rsid w:val="00793BE8"/>
    <w:rsid w:val="00794E96"/>
    <w:rsid w:val="00794EF5"/>
    <w:rsid w:val="00795398"/>
    <w:rsid w:val="007961C4"/>
    <w:rsid w:val="00796737"/>
    <w:rsid w:val="007967EB"/>
    <w:rsid w:val="00796BD9"/>
    <w:rsid w:val="00797DAA"/>
    <w:rsid w:val="007A1634"/>
    <w:rsid w:val="007A1C55"/>
    <w:rsid w:val="007A1F58"/>
    <w:rsid w:val="007A22B6"/>
    <w:rsid w:val="007A42F3"/>
    <w:rsid w:val="007A46D3"/>
    <w:rsid w:val="007A4C80"/>
    <w:rsid w:val="007A5098"/>
    <w:rsid w:val="007A50C0"/>
    <w:rsid w:val="007A51C2"/>
    <w:rsid w:val="007A5915"/>
    <w:rsid w:val="007A7491"/>
    <w:rsid w:val="007A7BF3"/>
    <w:rsid w:val="007A7DBA"/>
    <w:rsid w:val="007B217D"/>
    <w:rsid w:val="007B2318"/>
    <w:rsid w:val="007B338B"/>
    <w:rsid w:val="007B3567"/>
    <w:rsid w:val="007B4D34"/>
    <w:rsid w:val="007B5053"/>
    <w:rsid w:val="007B66A5"/>
    <w:rsid w:val="007B673D"/>
    <w:rsid w:val="007B684A"/>
    <w:rsid w:val="007B6B59"/>
    <w:rsid w:val="007B6B62"/>
    <w:rsid w:val="007B724C"/>
    <w:rsid w:val="007B74F3"/>
    <w:rsid w:val="007C1C00"/>
    <w:rsid w:val="007C1C49"/>
    <w:rsid w:val="007C2509"/>
    <w:rsid w:val="007C2526"/>
    <w:rsid w:val="007C28F7"/>
    <w:rsid w:val="007C3D02"/>
    <w:rsid w:val="007C3ED3"/>
    <w:rsid w:val="007C5269"/>
    <w:rsid w:val="007C548A"/>
    <w:rsid w:val="007C597E"/>
    <w:rsid w:val="007C5E93"/>
    <w:rsid w:val="007C7268"/>
    <w:rsid w:val="007D0A22"/>
    <w:rsid w:val="007D138A"/>
    <w:rsid w:val="007D2222"/>
    <w:rsid w:val="007D2970"/>
    <w:rsid w:val="007D31B6"/>
    <w:rsid w:val="007D3A58"/>
    <w:rsid w:val="007D4671"/>
    <w:rsid w:val="007D4A81"/>
    <w:rsid w:val="007D5034"/>
    <w:rsid w:val="007D65D5"/>
    <w:rsid w:val="007D6FB3"/>
    <w:rsid w:val="007E08FE"/>
    <w:rsid w:val="007E2475"/>
    <w:rsid w:val="007E28AF"/>
    <w:rsid w:val="007F1BA9"/>
    <w:rsid w:val="007F2F7A"/>
    <w:rsid w:val="007F3A1D"/>
    <w:rsid w:val="007F540E"/>
    <w:rsid w:val="007F5F18"/>
    <w:rsid w:val="007F6C42"/>
    <w:rsid w:val="007F797D"/>
    <w:rsid w:val="00800AFA"/>
    <w:rsid w:val="008010BB"/>
    <w:rsid w:val="00801B91"/>
    <w:rsid w:val="008035B3"/>
    <w:rsid w:val="00803BF8"/>
    <w:rsid w:val="00804091"/>
    <w:rsid w:val="0080501B"/>
    <w:rsid w:val="00806645"/>
    <w:rsid w:val="00807443"/>
    <w:rsid w:val="00807EB5"/>
    <w:rsid w:val="008100B5"/>
    <w:rsid w:val="0081082D"/>
    <w:rsid w:val="00810875"/>
    <w:rsid w:val="00810BAA"/>
    <w:rsid w:val="00811051"/>
    <w:rsid w:val="00811FB4"/>
    <w:rsid w:val="00812A52"/>
    <w:rsid w:val="00813840"/>
    <w:rsid w:val="00813AC9"/>
    <w:rsid w:val="00813DB3"/>
    <w:rsid w:val="0081476F"/>
    <w:rsid w:val="00815CB9"/>
    <w:rsid w:val="0081601A"/>
    <w:rsid w:val="008165DD"/>
    <w:rsid w:val="00817784"/>
    <w:rsid w:val="00817C4E"/>
    <w:rsid w:val="00817FC5"/>
    <w:rsid w:val="00820146"/>
    <w:rsid w:val="008201D7"/>
    <w:rsid w:val="0082024C"/>
    <w:rsid w:val="0082044B"/>
    <w:rsid w:val="00820C14"/>
    <w:rsid w:val="00821828"/>
    <w:rsid w:val="00821B59"/>
    <w:rsid w:val="0082246D"/>
    <w:rsid w:val="008226CE"/>
    <w:rsid w:val="0082283F"/>
    <w:rsid w:val="00822B67"/>
    <w:rsid w:val="00823C79"/>
    <w:rsid w:val="0082642C"/>
    <w:rsid w:val="00826981"/>
    <w:rsid w:val="00826EAD"/>
    <w:rsid w:val="008276B7"/>
    <w:rsid w:val="00827B95"/>
    <w:rsid w:val="008308B6"/>
    <w:rsid w:val="008313FE"/>
    <w:rsid w:val="0083286E"/>
    <w:rsid w:val="00833F5D"/>
    <w:rsid w:val="0083449A"/>
    <w:rsid w:val="008347FF"/>
    <w:rsid w:val="00835321"/>
    <w:rsid w:val="008353A6"/>
    <w:rsid w:val="00836DCC"/>
    <w:rsid w:val="00837E8E"/>
    <w:rsid w:val="00837F4B"/>
    <w:rsid w:val="00840E01"/>
    <w:rsid w:val="0084139C"/>
    <w:rsid w:val="00842D82"/>
    <w:rsid w:val="00842E1F"/>
    <w:rsid w:val="00844547"/>
    <w:rsid w:val="00844813"/>
    <w:rsid w:val="0084509A"/>
    <w:rsid w:val="0084628C"/>
    <w:rsid w:val="00847D24"/>
    <w:rsid w:val="00851802"/>
    <w:rsid w:val="00851D64"/>
    <w:rsid w:val="00852489"/>
    <w:rsid w:val="008526BA"/>
    <w:rsid w:val="00852C6D"/>
    <w:rsid w:val="008541E8"/>
    <w:rsid w:val="008565E7"/>
    <w:rsid w:val="008608C3"/>
    <w:rsid w:val="00860A13"/>
    <w:rsid w:val="00860DB6"/>
    <w:rsid w:val="00861598"/>
    <w:rsid w:val="00861D25"/>
    <w:rsid w:val="008625C3"/>
    <w:rsid w:val="00862AA2"/>
    <w:rsid w:val="00862C02"/>
    <w:rsid w:val="00862CBF"/>
    <w:rsid w:val="00862EE2"/>
    <w:rsid w:val="0086343C"/>
    <w:rsid w:val="008634FB"/>
    <w:rsid w:val="00863F66"/>
    <w:rsid w:val="00864199"/>
    <w:rsid w:val="008649C1"/>
    <w:rsid w:val="00865180"/>
    <w:rsid w:val="008670E4"/>
    <w:rsid w:val="00871C2D"/>
    <w:rsid w:val="00872694"/>
    <w:rsid w:val="00872B8D"/>
    <w:rsid w:val="00872D0B"/>
    <w:rsid w:val="00873B39"/>
    <w:rsid w:val="00873CA1"/>
    <w:rsid w:val="00874065"/>
    <w:rsid w:val="008745A7"/>
    <w:rsid w:val="00875DCF"/>
    <w:rsid w:val="00875FEA"/>
    <w:rsid w:val="00880548"/>
    <w:rsid w:val="008813A0"/>
    <w:rsid w:val="00882228"/>
    <w:rsid w:val="0088233D"/>
    <w:rsid w:val="00883120"/>
    <w:rsid w:val="008839FB"/>
    <w:rsid w:val="00884434"/>
    <w:rsid w:val="0088461A"/>
    <w:rsid w:val="00884688"/>
    <w:rsid w:val="00884938"/>
    <w:rsid w:val="008873FB"/>
    <w:rsid w:val="00887C9F"/>
    <w:rsid w:val="00887E58"/>
    <w:rsid w:val="00890A16"/>
    <w:rsid w:val="008918FE"/>
    <w:rsid w:val="00891E04"/>
    <w:rsid w:val="0089262C"/>
    <w:rsid w:val="0089300A"/>
    <w:rsid w:val="00893724"/>
    <w:rsid w:val="00894A5C"/>
    <w:rsid w:val="008973A8"/>
    <w:rsid w:val="00897519"/>
    <w:rsid w:val="008A00B1"/>
    <w:rsid w:val="008A2703"/>
    <w:rsid w:val="008A30A0"/>
    <w:rsid w:val="008A30BE"/>
    <w:rsid w:val="008A319B"/>
    <w:rsid w:val="008A3503"/>
    <w:rsid w:val="008A3E6D"/>
    <w:rsid w:val="008A4401"/>
    <w:rsid w:val="008A4EC4"/>
    <w:rsid w:val="008A538C"/>
    <w:rsid w:val="008A638A"/>
    <w:rsid w:val="008A7E5B"/>
    <w:rsid w:val="008A7FDE"/>
    <w:rsid w:val="008B060B"/>
    <w:rsid w:val="008B16FE"/>
    <w:rsid w:val="008B181F"/>
    <w:rsid w:val="008B2E26"/>
    <w:rsid w:val="008B30E3"/>
    <w:rsid w:val="008B3BF3"/>
    <w:rsid w:val="008B3D58"/>
    <w:rsid w:val="008B4345"/>
    <w:rsid w:val="008B4BB0"/>
    <w:rsid w:val="008B4C4F"/>
    <w:rsid w:val="008B545B"/>
    <w:rsid w:val="008B5A1A"/>
    <w:rsid w:val="008B62FB"/>
    <w:rsid w:val="008B6F5B"/>
    <w:rsid w:val="008B7019"/>
    <w:rsid w:val="008C00F5"/>
    <w:rsid w:val="008C0577"/>
    <w:rsid w:val="008C08D2"/>
    <w:rsid w:val="008C3564"/>
    <w:rsid w:val="008C3F5A"/>
    <w:rsid w:val="008C44E9"/>
    <w:rsid w:val="008C5D92"/>
    <w:rsid w:val="008C6515"/>
    <w:rsid w:val="008C6D06"/>
    <w:rsid w:val="008C6FB3"/>
    <w:rsid w:val="008C7086"/>
    <w:rsid w:val="008D0286"/>
    <w:rsid w:val="008D1319"/>
    <w:rsid w:val="008D1415"/>
    <w:rsid w:val="008D19FB"/>
    <w:rsid w:val="008D1A18"/>
    <w:rsid w:val="008D29E7"/>
    <w:rsid w:val="008D3B28"/>
    <w:rsid w:val="008D4A2A"/>
    <w:rsid w:val="008D4FB4"/>
    <w:rsid w:val="008D4FCD"/>
    <w:rsid w:val="008D5043"/>
    <w:rsid w:val="008D5BE1"/>
    <w:rsid w:val="008D6008"/>
    <w:rsid w:val="008D67F7"/>
    <w:rsid w:val="008D7E64"/>
    <w:rsid w:val="008E06C2"/>
    <w:rsid w:val="008E0A81"/>
    <w:rsid w:val="008E1324"/>
    <w:rsid w:val="008E25FC"/>
    <w:rsid w:val="008E2DC5"/>
    <w:rsid w:val="008E2F21"/>
    <w:rsid w:val="008E2F5F"/>
    <w:rsid w:val="008E3DF3"/>
    <w:rsid w:val="008E3E42"/>
    <w:rsid w:val="008E5D37"/>
    <w:rsid w:val="008E67D7"/>
    <w:rsid w:val="008E7946"/>
    <w:rsid w:val="008E7CD6"/>
    <w:rsid w:val="008E7E4A"/>
    <w:rsid w:val="008F0ECF"/>
    <w:rsid w:val="008F13D6"/>
    <w:rsid w:val="008F2164"/>
    <w:rsid w:val="008F2379"/>
    <w:rsid w:val="008F261D"/>
    <w:rsid w:val="008F56ED"/>
    <w:rsid w:val="008F7028"/>
    <w:rsid w:val="00900BD7"/>
    <w:rsid w:val="00901588"/>
    <w:rsid w:val="00901B7D"/>
    <w:rsid w:val="00902CA5"/>
    <w:rsid w:val="00903F7E"/>
    <w:rsid w:val="0090638F"/>
    <w:rsid w:val="009072D3"/>
    <w:rsid w:val="00907474"/>
    <w:rsid w:val="0091104D"/>
    <w:rsid w:val="0091150E"/>
    <w:rsid w:val="00912F17"/>
    <w:rsid w:val="009138C2"/>
    <w:rsid w:val="00913EC0"/>
    <w:rsid w:val="00914998"/>
    <w:rsid w:val="0091526E"/>
    <w:rsid w:val="00915BEA"/>
    <w:rsid w:val="009160C6"/>
    <w:rsid w:val="00916AE7"/>
    <w:rsid w:val="0091751A"/>
    <w:rsid w:val="009218EB"/>
    <w:rsid w:val="009219D8"/>
    <w:rsid w:val="00921DF3"/>
    <w:rsid w:val="00922FEB"/>
    <w:rsid w:val="00922FEC"/>
    <w:rsid w:val="00923EAE"/>
    <w:rsid w:val="00923F03"/>
    <w:rsid w:val="00924176"/>
    <w:rsid w:val="00924430"/>
    <w:rsid w:val="00924472"/>
    <w:rsid w:val="009247BD"/>
    <w:rsid w:val="00924A2D"/>
    <w:rsid w:val="00924E67"/>
    <w:rsid w:val="00924E68"/>
    <w:rsid w:val="00925242"/>
    <w:rsid w:val="009254C5"/>
    <w:rsid w:val="00925681"/>
    <w:rsid w:val="00925C5B"/>
    <w:rsid w:val="00925EAD"/>
    <w:rsid w:val="0092796B"/>
    <w:rsid w:val="00927AE0"/>
    <w:rsid w:val="00930326"/>
    <w:rsid w:val="00930FDC"/>
    <w:rsid w:val="0093144F"/>
    <w:rsid w:val="009314B6"/>
    <w:rsid w:val="00932BB2"/>
    <w:rsid w:val="00933038"/>
    <w:rsid w:val="009333B6"/>
    <w:rsid w:val="009336A1"/>
    <w:rsid w:val="009339DA"/>
    <w:rsid w:val="00934337"/>
    <w:rsid w:val="00934BC8"/>
    <w:rsid w:val="009354F0"/>
    <w:rsid w:val="0093620E"/>
    <w:rsid w:val="0093695B"/>
    <w:rsid w:val="00936B3A"/>
    <w:rsid w:val="00937231"/>
    <w:rsid w:val="00940EED"/>
    <w:rsid w:val="00941549"/>
    <w:rsid w:val="009416D3"/>
    <w:rsid w:val="00942BDB"/>
    <w:rsid w:val="00942D03"/>
    <w:rsid w:val="00944CA6"/>
    <w:rsid w:val="00945245"/>
    <w:rsid w:val="009461E3"/>
    <w:rsid w:val="00946AC4"/>
    <w:rsid w:val="00950254"/>
    <w:rsid w:val="00950789"/>
    <w:rsid w:val="00950EB0"/>
    <w:rsid w:val="00952601"/>
    <w:rsid w:val="00952A92"/>
    <w:rsid w:val="00952CE3"/>
    <w:rsid w:val="0095323A"/>
    <w:rsid w:val="00953DC4"/>
    <w:rsid w:val="00954EF2"/>
    <w:rsid w:val="0095524D"/>
    <w:rsid w:val="00956018"/>
    <w:rsid w:val="009565D1"/>
    <w:rsid w:val="00956A90"/>
    <w:rsid w:val="00956D7C"/>
    <w:rsid w:val="00956E56"/>
    <w:rsid w:val="00956F72"/>
    <w:rsid w:val="0095732A"/>
    <w:rsid w:val="009574E9"/>
    <w:rsid w:val="00957696"/>
    <w:rsid w:val="0096152A"/>
    <w:rsid w:val="00961AEC"/>
    <w:rsid w:val="0096231F"/>
    <w:rsid w:val="00963967"/>
    <w:rsid w:val="00963B9C"/>
    <w:rsid w:val="0096429D"/>
    <w:rsid w:val="0096572A"/>
    <w:rsid w:val="00970C9B"/>
    <w:rsid w:val="00971B94"/>
    <w:rsid w:val="0097265E"/>
    <w:rsid w:val="00972EEB"/>
    <w:rsid w:val="009749B0"/>
    <w:rsid w:val="00975451"/>
    <w:rsid w:val="00976D80"/>
    <w:rsid w:val="00977744"/>
    <w:rsid w:val="00977779"/>
    <w:rsid w:val="009808F1"/>
    <w:rsid w:val="00980C86"/>
    <w:rsid w:val="00981010"/>
    <w:rsid w:val="00981384"/>
    <w:rsid w:val="00981C1A"/>
    <w:rsid w:val="009825C4"/>
    <w:rsid w:val="00982765"/>
    <w:rsid w:val="00983412"/>
    <w:rsid w:val="00983B86"/>
    <w:rsid w:val="00983D7E"/>
    <w:rsid w:val="00985D4D"/>
    <w:rsid w:val="009865E4"/>
    <w:rsid w:val="009879CF"/>
    <w:rsid w:val="00987C45"/>
    <w:rsid w:val="009902C0"/>
    <w:rsid w:val="009903E9"/>
    <w:rsid w:val="00990CE4"/>
    <w:rsid w:val="00991CD6"/>
    <w:rsid w:val="009925DC"/>
    <w:rsid w:val="00992D45"/>
    <w:rsid w:val="00992E7E"/>
    <w:rsid w:val="00993243"/>
    <w:rsid w:val="00993AA2"/>
    <w:rsid w:val="0099496E"/>
    <w:rsid w:val="009950A9"/>
    <w:rsid w:val="009951D2"/>
    <w:rsid w:val="00996939"/>
    <w:rsid w:val="009969A4"/>
    <w:rsid w:val="00996BF9"/>
    <w:rsid w:val="009A0858"/>
    <w:rsid w:val="009A09A5"/>
    <w:rsid w:val="009A0E99"/>
    <w:rsid w:val="009A3D4D"/>
    <w:rsid w:val="009A4257"/>
    <w:rsid w:val="009A4852"/>
    <w:rsid w:val="009A4AEE"/>
    <w:rsid w:val="009A586E"/>
    <w:rsid w:val="009A5CC2"/>
    <w:rsid w:val="009A6907"/>
    <w:rsid w:val="009A7A48"/>
    <w:rsid w:val="009A7B58"/>
    <w:rsid w:val="009A7CF5"/>
    <w:rsid w:val="009B0782"/>
    <w:rsid w:val="009B10A5"/>
    <w:rsid w:val="009B1F8A"/>
    <w:rsid w:val="009B24B6"/>
    <w:rsid w:val="009B263C"/>
    <w:rsid w:val="009B2FF0"/>
    <w:rsid w:val="009B367A"/>
    <w:rsid w:val="009B522A"/>
    <w:rsid w:val="009B5811"/>
    <w:rsid w:val="009B6C3A"/>
    <w:rsid w:val="009B6D79"/>
    <w:rsid w:val="009C0505"/>
    <w:rsid w:val="009C0974"/>
    <w:rsid w:val="009C11B3"/>
    <w:rsid w:val="009C2C03"/>
    <w:rsid w:val="009C2D9D"/>
    <w:rsid w:val="009C3168"/>
    <w:rsid w:val="009C4F68"/>
    <w:rsid w:val="009C5FF8"/>
    <w:rsid w:val="009C60F1"/>
    <w:rsid w:val="009C6243"/>
    <w:rsid w:val="009C68DF"/>
    <w:rsid w:val="009C6CDA"/>
    <w:rsid w:val="009D0137"/>
    <w:rsid w:val="009D06A4"/>
    <w:rsid w:val="009D0F5B"/>
    <w:rsid w:val="009D169A"/>
    <w:rsid w:val="009D19DB"/>
    <w:rsid w:val="009D217F"/>
    <w:rsid w:val="009D21AB"/>
    <w:rsid w:val="009D228A"/>
    <w:rsid w:val="009D2311"/>
    <w:rsid w:val="009D3647"/>
    <w:rsid w:val="009D3690"/>
    <w:rsid w:val="009D38E0"/>
    <w:rsid w:val="009D39C4"/>
    <w:rsid w:val="009D3BFA"/>
    <w:rsid w:val="009D5740"/>
    <w:rsid w:val="009D58C4"/>
    <w:rsid w:val="009D5DFA"/>
    <w:rsid w:val="009D6993"/>
    <w:rsid w:val="009D7799"/>
    <w:rsid w:val="009E0230"/>
    <w:rsid w:val="009E0512"/>
    <w:rsid w:val="009E11C9"/>
    <w:rsid w:val="009E137A"/>
    <w:rsid w:val="009E2267"/>
    <w:rsid w:val="009E263F"/>
    <w:rsid w:val="009E2D97"/>
    <w:rsid w:val="009E3D3E"/>
    <w:rsid w:val="009E50A7"/>
    <w:rsid w:val="009E5260"/>
    <w:rsid w:val="009E538D"/>
    <w:rsid w:val="009E63F9"/>
    <w:rsid w:val="009E64AE"/>
    <w:rsid w:val="009F02F7"/>
    <w:rsid w:val="009F1C5E"/>
    <w:rsid w:val="009F2778"/>
    <w:rsid w:val="009F278F"/>
    <w:rsid w:val="009F2B76"/>
    <w:rsid w:val="009F344B"/>
    <w:rsid w:val="009F4680"/>
    <w:rsid w:val="009F4699"/>
    <w:rsid w:val="009F472D"/>
    <w:rsid w:val="009F4B84"/>
    <w:rsid w:val="009F4E5A"/>
    <w:rsid w:val="009F4FE8"/>
    <w:rsid w:val="009F57EB"/>
    <w:rsid w:val="009F6CD0"/>
    <w:rsid w:val="009F72A4"/>
    <w:rsid w:val="009F7B19"/>
    <w:rsid w:val="00A00504"/>
    <w:rsid w:val="00A0054C"/>
    <w:rsid w:val="00A01654"/>
    <w:rsid w:val="00A02F11"/>
    <w:rsid w:val="00A03BCF"/>
    <w:rsid w:val="00A043F3"/>
    <w:rsid w:val="00A045CC"/>
    <w:rsid w:val="00A0468C"/>
    <w:rsid w:val="00A05672"/>
    <w:rsid w:val="00A05CE7"/>
    <w:rsid w:val="00A06209"/>
    <w:rsid w:val="00A06B46"/>
    <w:rsid w:val="00A06D3F"/>
    <w:rsid w:val="00A06E89"/>
    <w:rsid w:val="00A072D5"/>
    <w:rsid w:val="00A074C8"/>
    <w:rsid w:val="00A07F6C"/>
    <w:rsid w:val="00A10332"/>
    <w:rsid w:val="00A108A7"/>
    <w:rsid w:val="00A10C45"/>
    <w:rsid w:val="00A1134E"/>
    <w:rsid w:val="00A121AA"/>
    <w:rsid w:val="00A1359C"/>
    <w:rsid w:val="00A13D8C"/>
    <w:rsid w:val="00A13E6D"/>
    <w:rsid w:val="00A14265"/>
    <w:rsid w:val="00A1471B"/>
    <w:rsid w:val="00A148E6"/>
    <w:rsid w:val="00A14EC2"/>
    <w:rsid w:val="00A15735"/>
    <w:rsid w:val="00A16938"/>
    <w:rsid w:val="00A202A0"/>
    <w:rsid w:val="00A215A0"/>
    <w:rsid w:val="00A2168D"/>
    <w:rsid w:val="00A21884"/>
    <w:rsid w:val="00A21AC8"/>
    <w:rsid w:val="00A21CA8"/>
    <w:rsid w:val="00A22904"/>
    <w:rsid w:val="00A23539"/>
    <w:rsid w:val="00A23946"/>
    <w:rsid w:val="00A259B1"/>
    <w:rsid w:val="00A259F0"/>
    <w:rsid w:val="00A25BFA"/>
    <w:rsid w:val="00A25F10"/>
    <w:rsid w:val="00A27172"/>
    <w:rsid w:val="00A278A9"/>
    <w:rsid w:val="00A27A5C"/>
    <w:rsid w:val="00A27AC0"/>
    <w:rsid w:val="00A309CF"/>
    <w:rsid w:val="00A31A2E"/>
    <w:rsid w:val="00A31BC1"/>
    <w:rsid w:val="00A32576"/>
    <w:rsid w:val="00A32F41"/>
    <w:rsid w:val="00A331A5"/>
    <w:rsid w:val="00A33FB9"/>
    <w:rsid w:val="00A34179"/>
    <w:rsid w:val="00A34A04"/>
    <w:rsid w:val="00A34A7D"/>
    <w:rsid w:val="00A3562B"/>
    <w:rsid w:val="00A35B9B"/>
    <w:rsid w:val="00A40B10"/>
    <w:rsid w:val="00A41071"/>
    <w:rsid w:val="00A42931"/>
    <w:rsid w:val="00A4306A"/>
    <w:rsid w:val="00A43C22"/>
    <w:rsid w:val="00A43FF7"/>
    <w:rsid w:val="00A44020"/>
    <w:rsid w:val="00A44EE3"/>
    <w:rsid w:val="00A450D6"/>
    <w:rsid w:val="00A45988"/>
    <w:rsid w:val="00A45A03"/>
    <w:rsid w:val="00A45B5B"/>
    <w:rsid w:val="00A45F23"/>
    <w:rsid w:val="00A4621B"/>
    <w:rsid w:val="00A479C8"/>
    <w:rsid w:val="00A5035D"/>
    <w:rsid w:val="00A53010"/>
    <w:rsid w:val="00A54B72"/>
    <w:rsid w:val="00A54C66"/>
    <w:rsid w:val="00A54C7F"/>
    <w:rsid w:val="00A55199"/>
    <w:rsid w:val="00A55211"/>
    <w:rsid w:val="00A55D18"/>
    <w:rsid w:val="00A5640D"/>
    <w:rsid w:val="00A5677C"/>
    <w:rsid w:val="00A56839"/>
    <w:rsid w:val="00A57AFC"/>
    <w:rsid w:val="00A57E16"/>
    <w:rsid w:val="00A60132"/>
    <w:rsid w:val="00A61020"/>
    <w:rsid w:val="00A62B26"/>
    <w:rsid w:val="00A63041"/>
    <w:rsid w:val="00A64089"/>
    <w:rsid w:val="00A6477C"/>
    <w:rsid w:val="00A64E48"/>
    <w:rsid w:val="00A65086"/>
    <w:rsid w:val="00A65908"/>
    <w:rsid w:val="00A66190"/>
    <w:rsid w:val="00A66547"/>
    <w:rsid w:val="00A66F09"/>
    <w:rsid w:val="00A67683"/>
    <w:rsid w:val="00A67CF7"/>
    <w:rsid w:val="00A71879"/>
    <w:rsid w:val="00A71A7E"/>
    <w:rsid w:val="00A73544"/>
    <w:rsid w:val="00A73841"/>
    <w:rsid w:val="00A74015"/>
    <w:rsid w:val="00A75B39"/>
    <w:rsid w:val="00A7695A"/>
    <w:rsid w:val="00A7797B"/>
    <w:rsid w:val="00A77EAC"/>
    <w:rsid w:val="00A77FF9"/>
    <w:rsid w:val="00A80215"/>
    <w:rsid w:val="00A80349"/>
    <w:rsid w:val="00A80E78"/>
    <w:rsid w:val="00A815AD"/>
    <w:rsid w:val="00A8237A"/>
    <w:rsid w:val="00A823AA"/>
    <w:rsid w:val="00A84058"/>
    <w:rsid w:val="00A8450A"/>
    <w:rsid w:val="00A85A91"/>
    <w:rsid w:val="00A9010E"/>
    <w:rsid w:val="00A9077C"/>
    <w:rsid w:val="00A907BE"/>
    <w:rsid w:val="00A90838"/>
    <w:rsid w:val="00A90924"/>
    <w:rsid w:val="00A90C78"/>
    <w:rsid w:val="00A91E23"/>
    <w:rsid w:val="00A91F5A"/>
    <w:rsid w:val="00A92FA4"/>
    <w:rsid w:val="00A93522"/>
    <w:rsid w:val="00A9386C"/>
    <w:rsid w:val="00A93E99"/>
    <w:rsid w:val="00A962B2"/>
    <w:rsid w:val="00A96470"/>
    <w:rsid w:val="00A9684A"/>
    <w:rsid w:val="00A97113"/>
    <w:rsid w:val="00AA0F0A"/>
    <w:rsid w:val="00AA18F3"/>
    <w:rsid w:val="00AA1DBA"/>
    <w:rsid w:val="00AA1E8D"/>
    <w:rsid w:val="00AA2BF7"/>
    <w:rsid w:val="00AA2CCD"/>
    <w:rsid w:val="00AA32F8"/>
    <w:rsid w:val="00AA3ABC"/>
    <w:rsid w:val="00AA5746"/>
    <w:rsid w:val="00AA632C"/>
    <w:rsid w:val="00AA6BA8"/>
    <w:rsid w:val="00AA6D14"/>
    <w:rsid w:val="00AA6D5C"/>
    <w:rsid w:val="00AB076D"/>
    <w:rsid w:val="00AB0D89"/>
    <w:rsid w:val="00AB11C7"/>
    <w:rsid w:val="00AB1CE8"/>
    <w:rsid w:val="00AB1EA4"/>
    <w:rsid w:val="00AB3BB5"/>
    <w:rsid w:val="00AB645B"/>
    <w:rsid w:val="00AB73C4"/>
    <w:rsid w:val="00AB7EB3"/>
    <w:rsid w:val="00AC0F20"/>
    <w:rsid w:val="00AC0FFE"/>
    <w:rsid w:val="00AC1BDA"/>
    <w:rsid w:val="00AC219A"/>
    <w:rsid w:val="00AC55CF"/>
    <w:rsid w:val="00AC56AE"/>
    <w:rsid w:val="00AC5DDE"/>
    <w:rsid w:val="00AC674B"/>
    <w:rsid w:val="00AC6B64"/>
    <w:rsid w:val="00AC72CD"/>
    <w:rsid w:val="00AC781C"/>
    <w:rsid w:val="00AC78B4"/>
    <w:rsid w:val="00AC7CB8"/>
    <w:rsid w:val="00AD24E5"/>
    <w:rsid w:val="00AD2C0C"/>
    <w:rsid w:val="00AD304B"/>
    <w:rsid w:val="00AD39CF"/>
    <w:rsid w:val="00AD3BF9"/>
    <w:rsid w:val="00AD4F54"/>
    <w:rsid w:val="00AD56B1"/>
    <w:rsid w:val="00AD57CE"/>
    <w:rsid w:val="00AD5908"/>
    <w:rsid w:val="00AD61BF"/>
    <w:rsid w:val="00AE0000"/>
    <w:rsid w:val="00AE0811"/>
    <w:rsid w:val="00AE15C9"/>
    <w:rsid w:val="00AE161A"/>
    <w:rsid w:val="00AE192B"/>
    <w:rsid w:val="00AE31B7"/>
    <w:rsid w:val="00AE3738"/>
    <w:rsid w:val="00AE3839"/>
    <w:rsid w:val="00AE454B"/>
    <w:rsid w:val="00AE4DBC"/>
    <w:rsid w:val="00AE50A1"/>
    <w:rsid w:val="00AE6162"/>
    <w:rsid w:val="00AE7B57"/>
    <w:rsid w:val="00AF034C"/>
    <w:rsid w:val="00AF040A"/>
    <w:rsid w:val="00AF04F8"/>
    <w:rsid w:val="00AF07AF"/>
    <w:rsid w:val="00AF0D6E"/>
    <w:rsid w:val="00AF1127"/>
    <w:rsid w:val="00AF1136"/>
    <w:rsid w:val="00AF2F9E"/>
    <w:rsid w:val="00AF3024"/>
    <w:rsid w:val="00AF3BB7"/>
    <w:rsid w:val="00AF3C54"/>
    <w:rsid w:val="00AF3EFD"/>
    <w:rsid w:val="00AF4023"/>
    <w:rsid w:val="00AF49E4"/>
    <w:rsid w:val="00AF5BD3"/>
    <w:rsid w:val="00AF63A8"/>
    <w:rsid w:val="00AF6452"/>
    <w:rsid w:val="00AF6816"/>
    <w:rsid w:val="00AF6A99"/>
    <w:rsid w:val="00AF6BEF"/>
    <w:rsid w:val="00AF78F8"/>
    <w:rsid w:val="00AF79CB"/>
    <w:rsid w:val="00AF7B0C"/>
    <w:rsid w:val="00B008CB"/>
    <w:rsid w:val="00B00FF0"/>
    <w:rsid w:val="00B00FFF"/>
    <w:rsid w:val="00B01045"/>
    <w:rsid w:val="00B01917"/>
    <w:rsid w:val="00B01D00"/>
    <w:rsid w:val="00B04F13"/>
    <w:rsid w:val="00B051BD"/>
    <w:rsid w:val="00B06242"/>
    <w:rsid w:val="00B078CD"/>
    <w:rsid w:val="00B07CBD"/>
    <w:rsid w:val="00B11550"/>
    <w:rsid w:val="00B12DC0"/>
    <w:rsid w:val="00B144CE"/>
    <w:rsid w:val="00B1513B"/>
    <w:rsid w:val="00B15352"/>
    <w:rsid w:val="00B1540E"/>
    <w:rsid w:val="00B15ECA"/>
    <w:rsid w:val="00B1672D"/>
    <w:rsid w:val="00B16C58"/>
    <w:rsid w:val="00B17550"/>
    <w:rsid w:val="00B17DFC"/>
    <w:rsid w:val="00B20B00"/>
    <w:rsid w:val="00B20F3D"/>
    <w:rsid w:val="00B221F6"/>
    <w:rsid w:val="00B22F1C"/>
    <w:rsid w:val="00B23670"/>
    <w:rsid w:val="00B23978"/>
    <w:rsid w:val="00B23B56"/>
    <w:rsid w:val="00B242FF"/>
    <w:rsid w:val="00B251EF"/>
    <w:rsid w:val="00B251F7"/>
    <w:rsid w:val="00B25833"/>
    <w:rsid w:val="00B25871"/>
    <w:rsid w:val="00B2712D"/>
    <w:rsid w:val="00B2724A"/>
    <w:rsid w:val="00B27828"/>
    <w:rsid w:val="00B302F7"/>
    <w:rsid w:val="00B3073A"/>
    <w:rsid w:val="00B32E30"/>
    <w:rsid w:val="00B32EC8"/>
    <w:rsid w:val="00B33566"/>
    <w:rsid w:val="00B342D3"/>
    <w:rsid w:val="00B34421"/>
    <w:rsid w:val="00B34492"/>
    <w:rsid w:val="00B34B5B"/>
    <w:rsid w:val="00B34DAD"/>
    <w:rsid w:val="00B35288"/>
    <w:rsid w:val="00B35A19"/>
    <w:rsid w:val="00B35EF6"/>
    <w:rsid w:val="00B368B5"/>
    <w:rsid w:val="00B368D5"/>
    <w:rsid w:val="00B37C58"/>
    <w:rsid w:val="00B37FD7"/>
    <w:rsid w:val="00B408A9"/>
    <w:rsid w:val="00B409B2"/>
    <w:rsid w:val="00B41623"/>
    <w:rsid w:val="00B41D92"/>
    <w:rsid w:val="00B41F1E"/>
    <w:rsid w:val="00B427B4"/>
    <w:rsid w:val="00B42BB8"/>
    <w:rsid w:val="00B42CAA"/>
    <w:rsid w:val="00B430DE"/>
    <w:rsid w:val="00B459B5"/>
    <w:rsid w:val="00B45ABA"/>
    <w:rsid w:val="00B45D57"/>
    <w:rsid w:val="00B463E5"/>
    <w:rsid w:val="00B4644D"/>
    <w:rsid w:val="00B475A9"/>
    <w:rsid w:val="00B4766B"/>
    <w:rsid w:val="00B47879"/>
    <w:rsid w:val="00B51AFA"/>
    <w:rsid w:val="00B5213D"/>
    <w:rsid w:val="00B53321"/>
    <w:rsid w:val="00B53820"/>
    <w:rsid w:val="00B53CD8"/>
    <w:rsid w:val="00B54DDB"/>
    <w:rsid w:val="00B55B80"/>
    <w:rsid w:val="00B55C30"/>
    <w:rsid w:val="00B56D49"/>
    <w:rsid w:val="00B601E2"/>
    <w:rsid w:val="00B6229C"/>
    <w:rsid w:val="00B62E61"/>
    <w:rsid w:val="00B63D63"/>
    <w:rsid w:val="00B641AE"/>
    <w:rsid w:val="00B64358"/>
    <w:rsid w:val="00B64545"/>
    <w:rsid w:val="00B679CA"/>
    <w:rsid w:val="00B67EEF"/>
    <w:rsid w:val="00B70563"/>
    <w:rsid w:val="00B70D75"/>
    <w:rsid w:val="00B70E0D"/>
    <w:rsid w:val="00B70EF1"/>
    <w:rsid w:val="00B70F25"/>
    <w:rsid w:val="00B71E8A"/>
    <w:rsid w:val="00B72794"/>
    <w:rsid w:val="00B728BB"/>
    <w:rsid w:val="00B72C99"/>
    <w:rsid w:val="00B736CD"/>
    <w:rsid w:val="00B73850"/>
    <w:rsid w:val="00B73954"/>
    <w:rsid w:val="00B74091"/>
    <w:rsid w:val="00B74205"/>
    <w:rsid w:val="00B7487C"/>
    <w:rsid w:val="00B74FF4"/>
    <w:rsid w:val="00B75B04"/>
    <w:rsid w:val="00B7679F"/>
    <w:rsid w:val="00B7763C"/>
    <w:rsid w:val="00B77A3D"/>
    <w:rsid w:val="00B808EF"/>
    <w:rsid w:val="00B80D58"/>
    <w:rsid w:val="00B8396B"/>
    <w:rsid w:val="00B83ECA"/>
    <w:rsid w:val="00B847F4"/>
    <w:rsid w:val="00B8498F"/>
    <w:rsid w:val="00B8499D"/>
    <w:rsid w:val="00B85110"/>
    <w:rsid w:val="00B85F21"/>
    <w:rsid w:val="00B8743F"/>
    <w:rsid w:val="00B87AFD"/>
    <w:rsid w:val="00B90688"/>
    <w:rsid w:val="00B92371"/>
    <w:rsid w:val="00B92613"/>
    <w:rsid w:val="00B92869"/>
    <w:rsid w:val="00B92DE8"/>
    <w:rsid w:val="00B93C8E"/>
    <w:rsid w:val="00B94194"/>
    <w:rsid w:val="00B94683"/>
    <w:rsid w:val="00B95AB1"/>
    <w:rsid w:val="00B960BF"/>
    <w:rsid w:val="00B9631A"/>
    <w:rsid w:val="00B9693E"/>
    <w:rsid w:val="00B9760D"/>
    <w:rsid w:val="00B97B56"/>
    <w:rsid w:val="00BA0459"/>
    <w:rsid w:val="00BA0F25"/>
    <w:rsid w:val="00BA190E"/>
    <w:rsid w:val="00BA1C4A"/>
    <w:rsid w:val="00BA1CB0"/>
    <w:rsid w:val="00BA39DC"/>
    <w:rsid w:val="00BA4563"/>
    <w:rsid w:val="00BA5195"/>
    <w:rsid w:val="00BA5326"/>
    <w:rsid w:val="00BA5597"/>
    <w:rsid w:val="00BA5EC9"/>
    <w:rsid w:val="00BA5F40"/>
    <w:rsid w:val="00BA7113"/>
    <w:rsid w:val="00BA7208"/>
    <w:rsid w:val="00BA72E4"/>
    <w:rsid w:val="00BA7D50"/>
    <w:rsid w:val="00BA7F7C"/>
    <w:rsid w:val="00BB11CD"/>
    <w:rsid w:val="00BB13CC"/>
    <w:rsid w:val="00BB1756"/>
    <w:rsid w:val="00BB20EE"/>
    <w:rsid w:val="00BB2BB4"/>
    <w:rsid w:val="00BB33C2"/>
    <w:rsid w:val="00BB48D1"/>
    <w:rsid w:val="00BB5C27"/>
    <w:rsid w:val="00BB6E9F"/>
    <w:rsid w:val="00BB7787"/>
    <w:rsid w:val="00BB79BA"/>
    <w:rsid w:val="00BB7D79"/>
    <w:rsid w:val="00BC1E4D"/>
    <w:rsid w:val="00BC2DFF"/>
    <w:rsid w:val="00BC3291"/>
    <w:rsid w:val="00BC3C55"/>
    <w:rsid w:val="00BC4E54"/>
    <w:rsid w:val="00BC5A4E"/>
    <w:rsid w:val="00BC63FB"/>
    <w:rsid w:val="00BC65F4"/>
    <w:rsid w:val="00BD0721"/>
    <w:rsid w:val="00BD07AD"/>
    <w:rsid w:val="00BD158A"/>
    <w:rsid w:val="00BD2D86"/>
    <w:rsid w:val="00BD3DE1"/>
    <w:rsid w:val="00BD51EE"/>
    <w:rsid w:val="00BD57F7"/>
    <w:rsid w:val="00BD5B86"/>
    <w:rsid w:val="00BD6030"/>
    <w:rsid w:val="00BD6438"/>
    <w:rsid w:val="00BD77D2"/>
    <w:rsid w:val="00BD7BA9"/>
    <w:rsid w:val="00BD7F55"/>
    <w:rsid w:val="00BE0FE6"/>
    <w:rsid w:val="00BE22FC"/>
    <w:rsid w:val="00BE23AF"/>
    <w:rsid w:val="00BE4639"/>
    <w:rsid w:val="00BE5B41"/>
    <w:rsid w:val="00BE5FD6"/>
    <w:rsid w:val="00BE6D52"/>
    <w:rsid w:val="00BE70D3"/>
    <w:rsid w:val="00BF037C"/>
    <w:rsid w:val="00BF038C"/>
    <w:rsid w:val="00BF0C74"/>
    <w:rsid w:val="00BF2F64"/>
    <w:rsid w:val="00BF31FD"/>
    <w:rsid w:val="00BF3CA6"/>
    <w:rsid w:val="00BF44B2"/>
    <w:rsid w:val="00BF4A85"/>
    <w:rsid w:val="00BF525A"/>
    <w:rsid w:val="00BF5468"/>
    <w:rsid w:val="00BF5555"/>
    <w:rsid w:val="00BF5A40"/>
    <w:rsid w:val="00BF5AEF"/>
    <w:rsid w:val="00BF6566"/>
    <w:rsid w:val="00BF68EC"/>
    <w:rsid w:val="00C00521"/>
    <w:rsid w:val="00C006C5"/>
    <w:rsid w:val="00C014C8"/>
    <w:rsid w:val="00C01AB6"/>
    <w:rsid w:val="00C02E11"/>
    <w:rsid w:val="00C03268"/>
    <w:rsid w:val="00C033DD"/>
    <w:rsid w:val="00C03AA0"/>
    <w:rsid w:val="00C03B6A"/>
    <w:rsid w:val="00C03C2B"/>
    <w:rsid w:val="00C03F9B"/>
    <w:rsid w:val="00C04C1E"/>
    <w:rsid w:val="00C066EF"/>
    <w:rsid w:val="00C068A0"/>
    <w:rsid w:val="00C07D37"/>
    <w:rsid w:val="00C07FEB"/>
    <w:rsid w:val="00C10521"/>
    <w:rsid w:val="00C10BF2"/>
    <w:rsid w:val="00C13787"/>
    <w:rsid w:val="00C13896"/>
    <w:rsid w:val="00C13A5D"/>
    <w:rsid w:val="00C14B34"/>
    <w:rsid w:val="00C15376"/>
    <w:rsid w:val="00C158C5"/>
    <w:rsid w:val="00C16084"/>
    <w:rsid w:val="00C17AA2"/>
    <w:rsid w:val="00C206E4"/>
    <w:rsid w:val="00C21E5C"/>
    <w:rsid w:val="00C22598"/>
    <w:rsid w:val="00C23020"/>
    <w:rsid w:val="00C236F8"/>
    <w:rsid w:val="00C237B0"/>
    <w:rsid w:val="00C24D55"/>
    <w:rsid w:val="00C267C1"/>
    <w:rsid w:val="00C2700D"/>
    <w:rsid w:val="00C27713"/>
    <w:rsid w:val="00C30790"/>
    <w:rsid w:val="00C30A93"/>
    <w:rsid w:val="00C30BB8"/>
    <w:rsid w:val="00C30F4B"/>
    <w:rsid w:val="00C31223"/>
    <w:rsid w:val="00C31916"/>
    <w:rsid w:val="00C32C39"/>
    <w:rsid w:val="00C32D5E"/>
    <w:rsid w:val="00C32E64"/>
    <w:rsid w:val="00C337B3"/>
    <w:rsid w:val="00C3424D"/>
    <w:rsid w:val="00C3441A"/>
    <w:rsid w:val="00C34E9F"/>
    <w:rsid w:val="00C35474"/>
    <w:rsid w:val="00C362F3"/>
    <w:rsid w:val="00C366ED"/>
    <w:rsid w:val="00C36B4F"/>
    <w:rsid w:val="00C3781F"/>
    <w:rsid w:val="00C378F4"/>
    <w:rsid w:val="00C40026"/>
    <w:rsid w:val="00C41125"/>
    <w:rsid w:val="00C413CD"/>
    <w:rsid w:val="00C41442"/>
    <w:rsid w:val="00C41DE7"/>
    <w:rsid w:val="00C42769"/>
    <w:rsid w:val="00C44100"/>
    <w:rsid w:val="00C44140"/>
    <w:rsid w:val="00C44917"/>
    <w:rsid w:val="00C44D73"/>
    <w:rsid w:val="00C4626C"/>
    <w:rsid w:val="00C46C5B"/>
    <w:rsid w:val="00C46D2B"/>
    <w:rsid w:val="00C47F2A"/>
    <w:rsid w:val="00C50CEC"/>
    <w:rsid w:val="00C5111B"/>
    <w:rsid w:val="00C5147D"/>
    <w:rsid w:val="00C51759"/>
    <w:rsid w:val="00C51F86"/>
    <w:rsid w:val="00C5279D"/>
    <w:rsid w:val="00C53ED3"/>
    <w:rsid w:val="00C542D3"/>
    <w:rsid w:val="00C54F43"/>
    <w:rsid w:val="00C55978"/>
    <w:rsid w:val="00C569EF"/>
    <w:rsid w:val="00C56C16"/>
    <w:rsid w:val="00C56F8A"/>
    <w:rsid w:val="00C57654"/>
    <w:rsid w:val="00C57B30"/>
    <w:rsid w:val="00C60991"/>
    <w:rsid w:val="00C60F06"/>
    <w:rsid w:val="00C61607"/>
    <w:rsid w:val="00C620D7"/>
    <w:rsid w:val="00C62538"/>
    <w:rsid w:val="00C64692"/>
    <w:rsid w:val="00C64DBC"/>
    <w:rsid w:val="00C65018"/>
    <w:rsid w:val="00C6501B"/>
    <w:rsid w:val="00C654A2"/>
    <w:rsid w:val="00C65A83"/>
    <w:rsid w:val="00C65B80"/>
    <w:rsid w:val="00C65E74"/>
    <w:rsid w:val="00C6620E"/>
    <w:rsid w:val="00C666DE"/>
    <w:rsid w:val="00C669F0"/>
    <w:rsid w:val="00C67AB9"/>
    <w:rsid w:val="00C67D7A"/>
    <w:rsid w:val="00C707D6"/>
    <w:rsid w:val="00C71646"/>
    <w:rsid w:val="00C71BFC"/>
    <w:rsid w:val="00C71CEA"/>
    <w:rsid w:val="00C73215"/>
    <w:rsid w:val="00C745FA"/>
    <w:rsid w:val="00C75832"/>
    <w:rsid w:val="00C758C9"/>
    <w:rsid w:val="00C75D81"/>
    <w:rsid w:val="00C77264"/>
    <w:rsid w:val="00C81999"/>
    <w:rsid w:val="00C81E25"/>
    <w:rsid w:val="00C81E9F"/>
    <w:rsid w:val="00C82583"/>
    <w:rsid w:val="00C834B2"/>
    <w:rsid w:val="00C83586"/>
    <w:rsid w:val="00C841A8"/>
    <w:rsid w:val="00C842C8"/>
    <w:rsid w:val="00C846CD"/>
    <w:rsid w:val="00C85865"/>
    <w:rsid w:val="00C86089"/>
    <w:rsid w:val="00C8629D"/>
    <w:rsid w:val="00C874AA"/>
    <w:rsid w:val="00C8762E"/>
    <w:rsid w:val="00C877EF"/>
    <w:rsid w:val="00C8794A"/>
    <w:rsid w:val="00C87BAF"/>
    <w:rsid w:val="00C90508"/>
    <w:rsid w:val="00C91370"/>
    <w:rsid w:val="00C9157F"/>
    <w:rsid w:val="00C92420"/>
    <w:rsid w:val="00C932CE"/>
    <w:rsid w:val="00C94012"/>
    <w:rsid w:val="00C940C5"/>
    <w:rsid w:val="00C948A0"/>
    <w:rsid w:val="00C95F5A"/>
    <w:rsid w:val="00C960DC"/>
    <w:rsid w:val="00C960E0"/>
    <w:rsid w:val="00C96C75"/>
    <w:rsid w:val="00C97270"/>
    <w:rsid w:val="00C974D6"/>
    <w:rsid w:val="00CA0425"/>
    <w:rsid w:val="00CA0B61"/>
    <w:rsid w:val="00CA1483"/>
    <w:rsid w:val="00CA1944"/>
    <w:rsid w:val="00CA4924"/>
    <w:rsid w:val="00CA4CE4"/>
    <w:rsid w:val="00CA5271"/>
    <w:rsid w:val="00CA6571"/>
    <w:rsid w:val="00CA67F2"/>
    <w:rsid w:val="00CA6A22"/>
    <w:rsid w:val="00CA6AA7"/>
    <w:rsid w:val="00CA771F"/>
    <w:rsid w:val="00CB02FD"/>
    <w:rsid w:val="00CB0685"/>
    <w:rsid w:val="00CB08AA"/>
    <w:rsid w:val="00CB1EF4"/>
    <w:rsid w:val="00CB22EA"/>
    <w:rsid w:val="00CB28DA"/>
    <w:rsid w:val="00CB291C"/>
    <w:rsid w:val="00CB2A7D"/>
    <w:rsid w:val="00CB3691"/>
    <w:rsid w:val="00CB3730"/>
    <w:rsid w:val="00CB3A99"/>
    <w:rsid w:val="00CB5C4F"/>
    <w:rsid w:val="00CB6FA1"/>
    <w:rsid w:val="00CB7054"/>
    <w:rsid w:val="00CB7313"/>
    <w:rsid w:val="00CC022E"/>
    <w:rsid w:val="00CC17F0"/>
    <w:rsid w:val="00CC2BA9"/>
    <w:rsid w:val="00CC5360"/>
    <w:rsid w:val="00CC59F7"/>
    <w:rsid w:val="00CC5E35"/>
    <w:rsid w:val="00CC6046"/>
    <w:rsid w:val="00CC7EC7"/>
    <w:rsid w:val="00CD0A6E"/>
    <w:rsid w:val="00CD1546"/>
    <w:rsid w:val="00CD1ED2"/>
    <w:rsid w:val="00CD1EEA"/>
    <w:rsid w:val="00CD2667"/>
    <w:rsid w:val="00CD2AE8"/>
    <w:rsid w:val="00CD2D26"/>
    <w:rsid w:val="00CD2FAC"/>
    <w:rsid w:val="00CD3906"/>
    <w:rsid w:val="00CD403E"/>
    <w:rsid w:val="00CD5EB0"/>
    <w:rsid w:val="00CD6998"/>
    <w:rsid w:val="00CD7AFA"/>
    <w:rsid w:val="00CD7D27"/>
    <w:rsid w:val="00CE055A"/>
    <w:rsid w:val="00CE0597"/>
    <w:rsid w:val="00CE10ED"/>
    <w:rsid w:val="00CE1343"/>
    <w:rsid w:val="00CE16DD"/>
    <w:rsid w:val="00CE1F7D"/>
    <w:rsid w:val="00CE2700"/>
    <w:rsid w:val="00CE274F"/>
    <w:rsid w:val="00CE37D4"/>
    <w:rsid w:val="00CE390A"/>
    <w:rsid w:val="00CE391F"/>
    <w:rsid w:val="00CE3D22"/>
    <w:rsid w:val="00CE49A3"/>
    <w:rsid w:val="00CE5874"/>
    <w:rsid w:val="00CE5A5A"/>
    <w:rsid w:val="00CE5DB7"/>
    <w:rsid w:val="00CE6906"/>
    <w:rsid w:val="00CE7EA1"/>
    <w:rsid w:val="00CF0499"/>
    <w:rsid w:val="00CF080D"/>
    <w:rsid w:val="00CF0D26"/>
    <w:rsid w:val="00CF2025"/>
    <w:rsid w:val="00CF22AE"/>
    <w:rsid w:val="00CF22DA"/>
    <w:rsid w:val="00CF38D4"/>
    <w:rsid w:val="00CF3D4A"/>
    <w:rsid w:val="00CF4C59"/>
    <w:rsid w:val="00CF587F"/>
    <w:rsid w:val="00CF693A"/>
    <w:rsid w:val="00CF7635"/>
    <w:rsid w:val="00D0042A"/>
    <w:rsid w:val="00D00BEC"/>
    <w:rsid w:val="00D01C5E"/>
    <w:rsid w:val="00D02BE1"/>
    <w:rsid w:val="00D032DF"/>
    <w:rsid w:val="00D03652"/>
    <w:rsid w:val="00D039F6"/>
    <w:rsid w:val="00D049C1"/>
    <w:rsid w:val="00D054C3"/>
    <w:rsid w:val="00D05984"/>
    <w:rsid w:val="00D06299"/>
    <w:rsid w:val="00D0700B"/>
    <w:rsid w:val="00D07C03"/>
    <w:rsid w:val="00D10048"/>
    <w:rsid w:val="00D1197A"/>
    <w:rsid w:val="00D11C04"/>
    <w:rsid w:val="00D11F50"/>
    <w:rsid w:val="00D12EC0"/>
    <w:rsid w:val="00D12EEB"/>
    <w:rsid w:val="00D13AF9"/>
    <w:rsid w:val="00D14068"/>
    <w:rsid w:val="00D14F03"/>
    <w:rsid w:val="00D153BB"/>
    <w:rsid w:val="00D1570B"/>
    <w:rsid w:val="00D15C03"/>
    <w:rsid w:val="00D17C18"/>
    <w:rsid w:val="00D214EC"/>
    <w:rsid w:val="00D216B4"/>
    <w:rsid w:val="00D21932"/>
    <w:rsid w:val="00D21BB9"/>
    <w:rsid w:val="00D230AB"/>
    <w:rsid w:val="00D23E6C"/>
    <w:rsid w:val="00D23F60"/>
    <w:rsid w:val="00D25C2A"/>
    <w:rsid w:val="00D265EA"/>
    <w:rsid w:val="00D26D0E"/>
    <w:rsid w:val="00D27736"/>
    <w:rsid w:val="00D27880"/>
    <w:rsid w:val="00D30BBB"/>
    <w:rsid w:val="00D30F6A"/>
    <w:rsid w:val="00D32285"/>
    <w:rsid w:val="00D32511"/>
    <w:rsid w:val="00D33360"/>
    <w:rsid w:val="00D33973"/>
    <w:rsid w:val="00D33E85"/>
    <w:rsid w:val="00D3715B"/>
    <w:rsid w:val="00D376E9"/>
    <w:rsid w:val="00D40FAC"/>
    <w:rsid w:val="00D41314"/>
    <w:rsid w:val="00D41ED0"/>
    <w:rsid w:val="00D42805"/>
    <w:rsid w:val="00D43A8C"/>
    <w:rsid w:val="00D43BC0"/>
    <w:rsid w:val="00D43F64"/>
    <w:rsid w:val="00D44BA2"/>
    <w:rsid w:val="00D44DA0"/>
    <w:rsid w:val="00D453A0"/>
    <w:rsid w:val="00D45487"/>
    <w:rsid w:val="00D461DD"/>
    <w:rsid w:val="00D46378"/>
    <w:rsid w:val="00D46E78"/>
    <w:rsid w:val="00D47C83"/>
    <w:rsid w:val="00D50ECF"/>
    <w:rsid w:val="00D5154B"/>
    <w:rsid w:val="00D51999"/>
    <w:rsid w:val="00D519ED"/>
    <w:rsid w:val="00D5260D"/>
    <w:rsid w:val="00D5271C"/>
    <w:rsid w:val="00D53639"/>
    <w:rsid w:val="00D538CA"/>
    <w:rsid w:val="00D53D99"/>
    <w:rsid w:val="00D55925"/>
    <w:rsid w:val="00D55AAB"/>
    <w:rsid w:val="00D56B74"/>
    <w:rsid w:val="00D6026F"/>
    <w:rsid w:val="00D60B63"/>
    <w:rsid w:val="00D61574"/>
    <w:rsid w:val="00D61CBE"/>
    <w:rsid w:val="00D62450"/>
    <w:rsid w:val="00D62D41"/>
    <w:rsid w:val="00D63440"/>
    <w:rsid w:val="00D658CE"/>
    <w:rsid w:val="00D65E9E"/>
    <w:rsid w:val="00D661F3"/>
    <w:rsid w:val="00D664FB"/>
    <w:rsid w:val="00D6712A"/>
    <w:rsid w:val="00D70319"/>
    <w:rsid w:val="00D7116B"/>
    <w:rsid w:val="00D712EC"/>
    <w:rsid w:val="00D724AD"/>
    <w:rsid w:val="00D7250F"/>
    <w:rsid w:val="00D725BD"/>
    <w:rsid w:val="00D72BFA"/>
    <w:rsid w:val="00D72E01"/>
    <w:rsid w:val="00D72F20"/>
    <w:rsid w:val="00D73B3E"/>
    <w:rsid w:val="00D74A82"/>
    <w:rsid w:val="00D75AF5"/>
    <w:rsid w:val="00D7746D"/>
    <w:rsid w:val="00D77D5A"/>
    <w:rsid w:val="00D80668"/>
    <w:rsid w:val="00D80CA9"/>
    <w:rsid w:val="00D80FD1"/>
    <w:rsid w:val="00D810EB"/>
    <w:rsid w:val="00D81635"/>
    <w:rsid w:val="00D8217A"/>
    <w:rsid w:val="00D82C63"/>
    <w:rsid w:val="00D83E85"/>
    <w:rsid w:val="00D85080"/>
    <w:rsid w:val="00D852A3"/>
    <w:rsid w:val="00D865DB"/>
    <w:rsid w:val="00D90B1C"/>
    <w:rsid w:val="00D90B5A"/>
    <w:rsid w:val="00D912D4"/>
    <w:rsid w:val="00D919E8"/>
    <w:rsid w:val="00D9269B"/>
    <w:rsid w:val="00D929E4"/>
    <w:rsid w:val="00D92AA9"/>
    <w:rsid w:val="00D92EA6"/>
    <w:rsid w:val="00D94FAA"/>
    <w:rsid w:val="00D95247"/>
    <w:rsid w:val="00D969EF"/>
    <w:rsid w:val="00D96AD6"/>
    <w:rsid w:val="00D972C6"/>
    <w:rsid w:val="00D97BB4"/>
    <w:rsid w:val="00DA0DC6"/>
    <w:rsid w:val="00DA127D"/>
    <w:rsid w:val="00DA1479"/>
    <w:rsid w:val="00DA24A1"/>
    <w:rsid w:val="00DA28FE"/>
    <w:rsid w:val="00DA3956"/>
    <w:rsid w:val="00DA4675"/>
    <w:rsid w:val="00DA4CE1"/>
    <w:rsid w:val="00DA50F5"/>
    <w:rsid w:val="00DA5245"/>
    <w:rsid w:val="00DA55D6"/>
    <w:rsid w:val="00DA66AB"/>
    <w:rsid w:val="00DA6851"/>
    <w:rsid w:val="00DA7D75"/>
    <w:rsid w:val="00DB0AA3"/>
    <w:rsid w:val="00DB0CAE"/>
    <w:rsid w:val="00DB1577"/>
    <w:rsid w:val="00DB1BED"/>
    <w:rsid w:val="00DB1D90"/>
    <w:rsid w:val="00DB1E17"/>
    <w:rsid w:val="00DB2428"/>
    <w:rsid w:val="00DB252C"/>
    <w:rsid w:val="00DB2B5E"/>
    <w:rsid w:val="00DB2CD4"/>
    <w:rsid w:val="00DB4079"/>
    <w:rsid w:val="00DB4105"/>
    <w:rsid w:val="00DB4260"/>
    <w:rsid w:val="00DB49F4"/>
    <w:rsid w:val="00DB4F98"/>
    <w:rsid w:val="00DB512A"/>
    <w:rsid w:val="00DB5C62"/>
    <w:rsid w:val="00DB60D0"/>
    <w:rsid w:val="00DB65A9"/>
    <w:rsid w:val="00DB69F4"/>
    <w:rsid w:val="00DB6CF8"/>
    <w:rsid w:val="00DC02EA"/>
    <w:rsid w:val="00DC08C8"/>
    <w:rsid w:val="00DC10E0"/>
    <w:rsid w:val="00DC380A"/>
    <w:rsid w:val="00DC3BFF"/>
    <w:rsid w:val="00DC3CCE"/>
    <w:rsid w:val="00DC418E"/>
    <w:rsid w:val="00DC4259"/>
    <w:rsid w:val="00DC4457"/>
    <w:rsid w:val="00DC50A2"/>
    <w:rsid w:val="00DC51CF"/>
    <w:rsid w:val="00DC5343"/>
    <w:rsid w:val="00DC5C76"/>
    <w:rsid w:val="00DC61A3"/>
    <w:rsid w:val="00DC67EA"/>
    <w:rsid w:val="00DC6DE0"/>
    <w:rsid w:val="00DC788C"/>
    <w:rsid w:val="00DC7F13"/>
    <w:rsid w:val="00DD0332"/>
    <w:rsid w:val="00DD11F5"/>
    <w:rsid w:val="00DD25CC"/>
    <w:rsid w:val="00DD454E"/>
    <w:rsid w:val="00DD47F3"/>
    <w:rsid w:val="00DD4AE5"/>
    <w:rsid w:val="00DD4ED8"/>
    <w:rsid w:val="00DD59F9"/>
    <w:rsid w:val="00DD6C56"/>
    <w:rsid w:val="00DD701D"/>
    <w:rsid w:val="00DD7E65"/>
    <w:rsid w:val="00DE05FD"/>
    <w:rsid w:val="00DE19FF"/>
    <w:rsid w:val="00DE1CAB"/>
    <w:rsid w:val="00DE2405"/>
    <w:rsid w:val="00DE2BF0"/>
    <w:rsid w:val="00DE318C"/>
    <w:rsid w:val="00DE3A1B"/>
    <w:rsid w:val="00DE3AAA"/>
    <w:rsid w:val="00DE406E"/>
    <w:rsid w:val="00DE42B3"/>
    <w:rsid w:val="00DE4E15"/>
    <w:rsid w:val="00DE54FE"/>
    <w:rsid w:val="00DE5A5D"/>
    <w:rsid w:val="00DE5E55"/>
    <w:rsid w:val="00DE6111"/>
    <w:rsid w:val="00DE7701"/>
    <w:rsid w:val="00DF093B"/>
    <w:rsid w:val="00DF0D80"/>
    <w:rsid w:val="00DF1B3B"/>
    <w:rsid w:val="00DF1EB2"/>
    <w:rsid w:val="00DF1F83"/>
    <w:rsid w:val="00DF208D"/>
    <w:rsid w:val="00DF28E7"/>
    <w:rsid w:val="00DF3532"/>
    <w:rsid w:val="00DF3B41"/>
    <w:rsid w:val="00DF4E58"/>
    <w:rsid w:val="00DF619D"/>
    <w:rsid w:val="00DF702D"/>
    <w:rsid w:val="00DF73EF"/>
    <w:rsid w:val="00DF75BF"/>
    <w:rsid w:val="00DF765F"/>
    <w:rsid w:val="00DF77E5"/>
    <w:rsid w:val="00DF7BC9"/>
    <w:rsid w:val="00E0056A"/>
    <w:rsid w:val="00E00869"/>
    <w:rsid w:val="00E0097A"/>
    <w:rsid w:val="00E01E93"/>
    <w:rsid w:val="00E01F52"/>
    <w:rsid w:val="00E02A83"/>
    <w:rsid w:val="00E041E3"/>
    <w:rsid w:val="00E04717"/>
    <w:rsid w:val="00E05464"/>
    <w:rsid w:val="00E056C6"/>
    <w:rsid w:val="00E05DE5"/>
    <w:rsid w:val="00E062F7"/>
    <w:rsid w:val="00E06624"/>
    <w:rsid w:val="00E06E17"/>
    <w:rsid w:val="00E06FC6"/>
    <w:rsid w:val="00E07695"/>
    <w:rsid w:val="00E07808"/>
    <w:rsid w:val="00E07842"/>
    <w:rsid w:val="00E112F7"/>
    <w:rsid w:val="00E11641"/>
    <w:rsid w:val="00E12A75"/>
    <w:rsid w:val="00E1308B"/>
    <w:rsid w:val="00E133F0"/>
    <w:rsid w:val="00E13FEA"/>
    <w:rsid w:val="00E149AC"/>
    <w:rsid w:val="00E15589"/>
    <w:rsid w:val="00E15ED8"/>
    <w:rsid w:val="00E17362"/>
    <w:rsid w:val="00E17A6D"/>
    <w:rsid w:val="00E20074"/>
    <w:rsid w:val="00E20235"/>
    <w:rsid w:val="00E21E94"/>
    <w:rsid w:val="00E22392"/>
    <w:rsid w:val="00E227E9"/>
    <w:rsid w:val="00E230D3"/>
    <w:rsid w:val="00E237E9"/>
    <w:rsid w:val="00E2391F"/>
    <w:rsid w:val="00E24746"/>
    <w:rsid w:val="00E24D20"/>
    <w:rsid w:val="00E25D40"/>
    <w:rsid w:val="00E2648E"/>
    <w:rsid w:val="00E26BF1"/>
    <w:rsid w:val="00E273DB"/>
    <w:rsid w:val="00E2746F"/>
    <w:rsid w:val="00E274EC"/>
    <w:rsid w:val="00E27C51"/>
    <w:rsid w:val="00E27F75"/>
    <w:rsid w:val="00E3045F"/>
    <w:rsid w:val="00E31999"/>
    <w:rsid w:val="00E31B83"/>
    <w:rsid w:val="00E330D6"/>
    <w:rsid w:val="00E33749"/>
    <w:rsid w:val="00E344D7"/>
    <w:rsid w:val="00E345E2"/>
    <w:rsid w:val="00E34721"/>
    <w:rsid w:val="00E355D0"/>
    <w:rsid w:val="00E367EC"/>
    <w:rsid w:val="00E376E1"/>
    <w:rsid w:val="00E37A21"/>
    <w:rsid w:val="00E37C22"/>
    <w:rsid w:val="00E37D5D"/>
    <w:rsid w:val="00E4026E"/>
    <w:rsid w:val="00E40927"/>
    <w:rsid w:val="00E40FCD"/>
    <w:rsid w:val="00E41270"/>
    <w:rsid w:val="00E41991"/>
    <w:rsid w:val="00E42DFB"/>
    <w:rsid w:val="00E435D3"/>
    <w:rsid w:val="00E43FD0"/>
    <w:rsid w:val="00E44440"/>
    <w:rsid w:val="00E44CEC"/>
    <w:rsid w:val="00E44E51"/>
    <w:rsid w:val="00E457D4"/>
    <w:rsid w:val="00E46883"/>
    <w:rsid w:val="00E46CE3"/>
    <w:rsid w:val="00E50292"/>
    <w:rsid w:val="00E50E15"/>
    <w:rsid w:val="00E5192D"/>
    <w:rsid w:val="00E51A45"/>
    <w:rsid w:val="00E526C5"/>
    <w:rsid w:val="00E52B28"/>
    <w:rsid w:val="00E54224"/>
    <w:rsid w:val="00E54A97"/>
    <w:rsid w:val="00E54C47"/>
    <w:rsid w:val="00E568C2"/>
    <w:rsid w:val="00E6089C"/>
    <w:rsid w:val="00E60A84"/>
    <w:rsid w:val="00E60ADB"/>
    <w:rsid w:val="00E6182F"/>
    <w:rsid w:val="00E62064"/>
    <w:rsid w:val="00E62490"/>
    <w:rsid w:val="00E636B4"/>
    <w:rsid w:val="00E63B97"/>
    <w:rsid w:val="00E648DE"/>
    <w:rsid w:val="00E65E44"/>
    <w:rsid w:val="00E65F4A"/>
    <w:rsid w:val="00E6605C"/>
    <w:rsid w:val="00E66DEA"/>
    <w:rsid w:val="00E66E46"/>
    <w:rsid w:val="00E67016"/>
    <w:rsid w:val="00E677D0"/>
    <w:rsid w:val="00E67D89"/>
    <w:rsid w:val="00E701BD"/>
    <w:rsid w:val="00E70B6B"/>
    <w:rsid w:val="00E716A4"/>
    <w:rsid w:val="00E71AC2"/>
    <w:rsid w:val="00E72648"/>
    <w:rsid w:val="00E72B68"/>
    <w:rsid w:val="00E72F12"/>
    <w:rsid w:val="00E72F64"/>
    <w:rsid w:val="00E72FA3"/>
    <w:rsid w:val="00E73F31"/>
    <w:rsid w:val="00E74109"/>
    <w:rsid w:val="00E7418F"/>
    <w:rsid w:val="00E7449D"/>
    <w:rsid w:val="00E74931"/>
    <w:rsid w:val="00E74F8B"/>
    <w:rsid w:val="00E75584"/>
    <w:rsid w:val="00E7580F"/>
    <w:rsid w:val="00E7676F"/>
    <w:rsid w:val="00E7747E"/>
    <w:rsid w:val="00E775E1"/>
    <w:rsid w:val="00E77AEC"/>
    <w:rsid w:val="00E77BC8"/>
    <w:rsid w:val="00E80D2A"/>
    <w:rsid w:val="00E80E19"/>
    <w:rsid w:val="00E8128F"/>
    <w:rsid w:val="00E814D1"/>
    <w:rsid w:val="00E81E34"/>
    <w:rsid w:val="00E82F12"/>
    <w:rsid w:val="00E83FC3"/>
    <w:rsid w:val="00E84AF5"/>
    <w:rsid w:val="00E8509D"/>
    <w:rsid w:val="00E8623F"/>
    <w:rsid w:val="00E86874"/>
    <w:rsid w:val="00E868E0"/>
    <w:rsid w:val="00E86AE0"/>
    <w:rsid w:val="00E87747"/>
    <w:rsid w:val="00E87A14"/>
    <w:rsid w:val="00E87EE0"/>
    <w:rsid w:val="00E915E9"/>
    <w:rsid w:val="00E91602"/>
    <w:rsid w:val="00E91D4B"/>
    <w:rsid w:val="00E92C91"/>
    <w:rsid w:val="00E93303"/>
    <w:rsid w:val="00E93A4C"/>
    <w:rsid w:val="00E9403A"/>
    <w:rsid w:val="00E9431B"/>
    <w:rsid w:val="00E94B48"/>
    <w:rsid w:val="00E950E3"/>
    <w:rsid w:val="00E963F6"/>
    <w:rsid w:val="00E96B86"/>
    <w:rsid w:val="00E96D44"/>
    <w:rsid w:val="00E9714F"/>
    <w:rsid w:val="00EA01E8"/>
    <w:rsid w:val="00EA0E63"/>
    <w:rsid w:val="00EA1450"/>
    <w:rsid w:val="00EA1628"/>
    <w:rsid w:val="00EA1BA8"/>
    <w:rsid w:val="00EA2352"/>
    <w:rsid w:val="00EA280C"/>
    <w:rsid w:val="00EA30F0"/>
    <w:rsid w:val="00EA3A63"/>
    <w:rsid w:val="00EA3BAF"/>
    <w:rsid w:val="00EA3D3B"/>
    <w:rsid w:val="00EA4548"/>
    <w:rsid w:val="00EA519C"/>
    <w:rsid w:val="00EA6A0D"/>
    <w:rsid w:val="00EA742F"/>
    <w:rsid w:val="00EA774B"/>
    <w:rsid w:val="00EB08D0"/>
    <w:rsid w:val="00EB0B7F"/>
    <w:rsid w:val="00EB110C"/>
    <w:rsid w:val="00EB1140"/>
    <w:rsid w:val="00EB1B27"/>
    <w:rsid w:val="00EB36E2"/>
    <w:rsid w:val="00EB3A4F"/>
    <w:rsid w:val="00EB4064"/>
    <w:rsid w:val="00EB4B76"/>
    <w:rsid w:val="00EB68B3"/>
    <w:rsid w:val="00EB6E62"/>
    <w:rsid w:val="00EB6F04"/>
    <w:rsid w:val="00EB72FE"/>
    <w:rsid w:val="00EC06F0"/>
    <w:rsid w:val="00EC0FB8"/>
    <w:rsid w:val="00EC1798"/>
    <w:rsid w:val="00EC1E10"/>
    <w:rsid w:val="00EC2F3D"/>
    <w:rsid w:val="00EC32F6"/>
    <w:rsid w:val="00EC3316"/>
    <w:rsid w:val="00EC4246"/>
    <w:rsid w:val="00EC49EA"/>
    <w:rsid w:val="00EC4AA3"/>
    <w:rsid w:val="00EC4ECC"/>
    <w:rsid w:val="00EC50A5"/>
    <w:rsid w:val="00EC6D5B"/>
    <w:rsid w:val="00EC734E"/>
    <w:rsid w:val="00EC7EBB"/>
    <w:rsid w:val="00ED0A31"/>
    <w:rsid w:val="00ED0A36"/>
    <w:rsid w:val="00ED0B4F"/>
    <w:rsid w:val="00ED11F8"/>
    <w:rsid w:val="00ED282C"/>
    <w:rsid w:val="00ED3C29"/>
    <w:rsid w:val="00ED3FD3"/>
    <w:rsid w:val="00ED4874"/>
    <w:rsid w:val="00ED5A0D"/>
    <w:rsid w:val="00ED66D0"/>
    <w:rsid w:val="00ED7306"/>
    <w:rsid w:val="00ED77B2"/>
    <w:rsid w:val="00ED7E90"/>
    <w:rsid w:val="00EE04E9"/>
    <w:rsid w:val="00EE1A25"/>
    <w:rsid w:val="00EE1EE5"/>
    <w:rsid w:val="00EE2CE5"/>
    <w:rsid w:val="00EE2D19"/>
    <w:rsid w:val="00EE3A80"/>
    <w:rsid w:val="00EE47D8"/>
    <w:rsid w:val="00EE4BE4"/>
    <w:rsid w:val="00EE56F3"/>
    <w:rsid w:val="00EE6A96"/>
    <w:rsid w:val="00EE6B49"/>
    <w:rsid w:val="00EE71A8"/>
    <w:rsid w:val="00EF1DB9"/>
    <w:rsid w:val="00EF2DDA"/>
    <w:rsid w:val="00EF2E0D"/>
    <w:rsid w:val="00EF2EE1"/>
    <w:rsid w:val="00EF31D4"/>
    <w:rsid w:val="00EF35DB"/>
    <w:rsid w:val="00EF3DE0"/>
    <w:rsid w:val="00EF45EB"/>
    <w:rsid w:val="00EF4762"/>
    <w:rsid w:val="00EF4D93"/>
    <w:rsid w:val="00EF68B5"/>
    <w:rsid w:val="00EF74A0"/>
    <w:rsid w:val="00F008F2"/>
    <w:rsid w:val="00F00969"/>
    <w:rsid w:val="00F0111E"/>
    <w:rsid w:val="00F014D9"/>
    <w:rsid w:val="00F019CD"/>
    <w:rsid w:val="00F02275"/>
    <w:rsid w:val="00F0242C"/>
    <w:rsid w:val="00F024ED"/>
    <w:rsid w:val="00F05F8B"/>
    <w:rsid w:val="00F0623D"/>
    <w:rsid w:val="00F06907"/>
    <w:rsid w:val="00F069D9"/>
    <w:rsid w:val="00F06BC4"/>
    <w:rsid w:val="00F06C37"/>
    <w:rsid w:val="00F06EB5"/>
    <w:rsid w:val="00F071CE"/>
    <w:rsid w:val="00F07784"/>
    <w:rsid w:val="00F07915"/>
    <w:rsid w:val="00F07CC6"/>
    <w:rsid w:val="00F07DFA"/>
    <w:rsid w:val="00F108A1"/>
    <w:rsid w:val="00F10F23"/>
    <w:rsid w:val="00F118B8"/>
    <w:rsid w:val="00F11907"/>
    <w:rsid w:val="00F12FF7"/>
    <w:rsid w:val="00F130C9"/>
    <w:rsid w:val="00F131C4"/>
    <w:rsid w:val="00F1336A"/>
    <w:rsid w:val="00F14941"/>
    <w:rsid w:val="00F151B7"/>
    <w:rsid w:val="00F1587E"/>
    <w:rsid w:val="00F15CD3"/>
    <w:rsid w:val="00F15F38"/>
    <w:rsid w:val="00F173AE"/>
    <w:rsid w:val="00F17570"/>
    <w:rsid w:val="00F176DC"/>
    <w:rsid w:val="00F177A7"/>
    <w:rsid w:val="00F17BE0"/>
    <w:rsid w:val="00F21819"/>
    <w:rsid w:val="00F21945"/>
    <w:rsid w:val="00F2218A"/>
    <w:rsid w:val="00F239A8"/>
    <w:rsid w:val="00F2491D"/>
    <w:rsid w:val="00F26AB4"/>
    <w:rsid w:val="00F26BBB"/>
    <w:rsid w:val="00F275E6"/>
    <w:rsid w:val="00F27E28"/>
    <w:rsid w:val="00F30394"/>
    <w:rsid w:val="00F31068"/>
    <w:rsid w:val="00F31BB0"/>
    <w:rsid w:val="00F32000"/>
    <w:rsid w:val="00F32160"/>
    <w:rsid w:val="00F321E8"/>
    <w:rsid w:val="00F32CD3"/>
    <w:rsid w:val="00F3379B"/>
    <w:rsid w:val="00F34DA6"/>
    <w:rsid w:val="00F34F76"/>
    <w:rsid w:val="00F35D3D"/>
    <w:rsid w:val="00F375DF"/>
    <w:rsid w:val="00F37D8B"/>
    <w:rsid w:val="00F40DC2"/>
    <w:rsid w:val="00F41964"/>
    <w:rsid w:val="00F41F0F"/>
    <w:rsid w:val="00F41F66"/>
    <w:rsid w:val="00F42BFD"/>
    <w:rsid w:val="00F44BFC"/>
    <w:rsid w:val="00F4696E"/>
    <w:rsid w:val="00F47599"/>
    <w:rsid w:val="00F500E2"/>
    <w:rsid w:val="00F50D05"/>
    <w:rsid w:val="00F51588"/>
    <w:rsid w:val="00F51E02"/>
    <w:rsid w:val="00F52738"/>
    <w:rsid w:val="00F543D3"/>
    <w:rsid w:val="00F54AE1"/>
    <w:rsid w:val="00F54BE6"/>
    <w:rsid w:val="00F56740"/>
    <w:rsid w:val="00F56C27"/>
    <w:rsid w:val="00F6000C"/>
    <w:rsid w:val="00F6027B"/>
    <w:rsid w:val="00F60710"/>
    <w:rsid w:val="00F60786"/>
    <w:rsid w:val="00F607A0"/>
    <w:rsid w:val="00F61CE7"/>
    <w:rsid w:val="00F63C22"/>
    <w:rsid w:val="00F63DF4"/>
    <w:rsid w:val="00F64605"/>
    <w:rsid w:val="00F64C74"/>
    <w:rsid w:val="00F66C78"/>
    <w:rsid w:val="00F6761E"/>
    <w:rsid w:val="00F67746"/>
    <w:rsid w:val="00F67851"/>
    <w:rsid w:val="00F679FB"/>
    <w:rsid w:val="00F703C1"/>
    <w:rsid w:val="00F703D4"/>
    <w:rsid w:val="00F72327"/>
    <w:rsid w:val="00F73B95"/>
    <w:rsid w:val="00F746C3"/>
    <w:rsid w:val="00F74D45"/>
    <w:rsid w:val="00F75166"/>
    <w:rsid w:val="00F752E6"/>
    <w:rsid w:val="00F75C6B"/>
    <w:rsid w:val="00F76109"/>
    <w:rsid w:val="00F76245"/>
    <w:rsid w:val="00F777DA"/>
    <w:rsid w:val="00F77A31"/>
    <w:rsid w:val="00F77A59"/>
    <w:rsid w:val="00F8012E"/>
    <w:rsid w:val="00F801F3"/>
    <w:rsid w:val="00F80BCF"/>
    <w:rsid w:val="00F80C2C"/>
    <w:rsid w:val="00F80F3B"/>
    <w:rsid w:val="00F80FF0"/>
    <w:rsid w:val="00F813FC"/>
    <w:rsid w:val="00F8218D"/>
    <w:rsid w:val="00F82327"/>
    <w:rsid w:val="00F82E05"/>
    <w:rsid w:val="00F83207"/>
    <w:rsid w:val="00F834C8"/>
    <w:rsid w:val="00F842BB"/>
    <w:rsid w:val="00F844B2"/>
    <w:rsid w:val="00F847CE"/>
    <w:rsid w:val="00F84A2C"/>
    <w:rsid w:val="00F85032"/>
    <w:rsid w:val="00F85CEC"/>
    <w:rsid w:val="00F90344"/>
    <w:rsid w:val="00F905B3"/>
    <w:rsid w:val="00F90638"/>
    <w:rsid w:val="00F911AE"/>
    <w:rsid w:val="00F9121D"/>
    <w:rsid w:val="00F91DF7"/>
    <w:rsid w:val="00F92498"/>
    <w:rsid w:val="00F92C34"/>
    <w:rsid w:val="00F935A6"/>
    <w:rsid w:val="00F944E9"/>
    <w:rsid w:val="00F94D75"/>
    <w:rsid w:val="00F95726"/>
    <w:rsid w:val="00F957F9"/>
    <w:rsid w:val="00F95BE8"/>
    <w:rsid w:val="00F96514"/>
    <w:rsid w:val="00F9677D"/>
    <w:rsid w:val="00F97172"/>
    <w:rsid w:val="00FA0043"/>
    <w:rsid w:val="00FA0559"/>
    <w:rsid w:val="00FA1A0C"/>
    <w:rsid w:val="00FA1EEC"/>
    <w:rsid w:val="00FA33A4"/>
    <w:rsid w:val="00FA3D6B"/>
    <w:rsid w:val="00FA4AA3"/>
    <w:rsid w:val="00FA5F2E"/>
    <w:rsid w:val="00FA62CC"/>
    <w:rsid w:val="00FA66C0"/>
    <w:rsid w:val="00FA6FA4"/>
    <w:rsid w:val="00FA729C"/>
    <w:rsid w:val="00FB10B8"/>
    <w:rsid w:val="00FB212C"/>
    <w:rsid w:val="00FB2CD7"/>
    <w:rsid w:val="00FB2EBE"/>
    <w:rsid w:val="00FB4BF4"/>
    <w:rsid w:val="00FB5354"/>
    <w:rsid w:val="00FB5604"/>
    <w:rsid w:val="00FB56BE"/>
    <w:rsid w:val="00FB6655"/>
    <w:rsid w:val="00FB6762"/>
    <w:rsid w:val="00FB69D2"/>
    <w:rsid w:val="00FC017A"/>
    <w:rsid w:val="00FC0478"/>
    <w:rsid w:val="00FC2CF3"/>
    <w:rsid w:val="00FC2DBF"/>
    <w:rsid w:val="00FC3984"/>
    <w:rsid w:val="00FC42A7"/>
    <w:rsid w:val="00FC47AD"/>
    <w:rsid w:val="00FC4859"/>
    <w:rsid w:val="00FC4B28"/>
    <w:rsid w:val="00FC5E45"/>
    <w:rsid w:val="00FC5F8B"/>
    <w:rsid w:val="00FC76D0"/>
    <w:rsid w:val="00FC76ED"/>
    <w:rsid w:val="00FC7935"/>
    <w:rsid w:val="00FC79CB"/>
    <w:rsid w:val="00FD07BA"/>
    <w:rsid w:val="00FD0C7E"/>
    <w:rsid w:val="00FD119F"/>
    <w:rsid w:val="00FD1494"/>
    <w:rsid w:val="00FD1633"/>
    <w:rsid w:val="00FD211C"/>
    <w:rsid w:val="00FD2399"/>
    <w:rsid w:val="00FD3A6D"/>
    <w:rsid w:val="00FD3D2D"/>
    <w:rsid w:val="00FD403D"/>
    <w:rsid w:val="00FD4086"/>
    <w:rsid w:val="00FD4DFC"/>
    <w:rsid w:val="00FD69BD"/>
    <w:rsid w:val="00FD7EF5"/>
    <w:rsid w:val="00FE0758"/>
    <w:rsid w:val="00FE11FE"/>
    <w:rsid w:val="00FE1C6F"/>
    <w:rsid w:val="00FE2DBA"/>
    <w:rsid w:val="00FE3C5B"/>
    <w:rsid w:val="00FE40C1"/>
    <w:rsid w:val="00FE4A25"/>
    <w:rsid w:val="00FE514B"/>
    <w:rsid w:val="00FE760F"/>
    <w:rsid w:val="00FE78E9"/>
    <w:rsid w:val="00FF0F1A"/>
    <w:rsid w:val="00FF150E"/>
    <w:rsid w:val="00FF1889"/>
    <w:rsid w:val="00FF1B46"/>
    <w:rsid w:val="00FF20FC"/>
    <w:rsid w:val="00FF2730"/>
    <w:rsid w:val="00FF2FA2"/>
    <w:rsid w:val="00FF3D28"/>
    <w:rsid w:val="00FF4A99"/>
    <w:rsid w:val="00FF50F6"/>
    <w:rsid w:val="00FF5BBD"/>
    <w:rsid w:val="00FF64CF"/>
    <w:rsid w:val="00FF69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647677"/>
  <w15:chartTrackingRefBased/>
  <w15:docId w15:val="{C0428CD6-765D-4A1A-9B4E-EE112C573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7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847F4"/>
    <w:pPr>
      <w:spacing w:before="100" w:beforeAutospacing="1" w:after="100" w:afterAutospacing="1" w:line="240" w:lineRule="auto"/>
      <w:outlineLvl w:val="1"/>
    </w:pPr>
    <w:rPr>
      <w:rFonts w:asciiTheme="majorHAnsi" w:hAnsiTheme="majorHAnsi" w:cs="Times New Roman"/>
      <w:b/>
      <w:bCs/>
      <w:color w:val="5B9BD5" w:themeColor="accent1"/>
      <w:sz w:val="26"/>
      <w:szCs w:val="26"/>
    </w:rPr>
  </w:style>
  <w:style w:type="paragraph" w:styleId="Heading3">
    <w:name w:val="heading 3"/>
    <w:basedOn w:val="Normal"/>
    <w:next w:val="Normal"/>
    <w:link w:val="Heading3Char"/>
    <w:uiPriority w:val="9"/>
    <w:unhideWhenUsed/>
    <w:qFormat/>
    <w:rsid w:val="00B847F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CF22D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F22DA"/>
    <w:rPr>
      <w:rFonts w:ascii="Calibri" w:hAnsi="Calibri"/>
      <w:szCs w:val="21"/>
    </w:rPr>
  </w:style>
  <w:style w:type="paragraph" w:styleId="ListParagraph">
    <w:name w:val="List Paragraph"/>
    <w:basedOn w:val="Normal"/>
    <w:uiPriority w:val="34"/>
    <w:qFormat/>
    <w:rsid w:val="005256CE"/>
    <w:pPr>
      <w:spacing w:after="0" w:line="240" w:lineRule="auto"/>
      <w:ind w:left="720"/>
      <w:contextualSpacing/>
    </w:pPr>
    <w:rPr>
      <w:rFonts w:eastAsiaTheme="minorEastAsia"/>
      <w:sz w:val="24"/>
      <w:szCs w:val="24"/>
    </w:rPr>
  </w:style>
  <w:style w:type="paragraph" w:styleId="Header">
    <w:name w:val="header"/>
    <w:basedOn w:val="Normal"/>
    <w:link w:val="HeaderChar"/>
    <w:uiPriority w:val="99"/>
    <w:unhideWhenUsed/>
    <w:rsid w:val="00B236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670"/>
  </w:style>
  <w:style w:type="paragraph" w:styleId="Footer">
    <w:name w:val="footer"/>
    <w:basedOn w:val="Normal"/>
    <w:link w:val="FooterChar"/>
    <w:uiPriority w:val="99"/>
    <w:unhideWhenUsed/>
    <w:rsid w:val="00B236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670"/>
  </w:style>
  <w:style w:type="paragraph" w:styleId="NormalWeb">
    <w:name w:val="Normal (Web)"/>
    <w:basedOn w:val="Normal"/>
    <w:uiPriority w:val="99"/>
    <w:semiHidden/>
    <w:unhideWhenUsed/>
    <w:rsid w:val="000635E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635E0"/>
    <w:rPr>
      <w:color w:val="0563C1" w:themeColor="hyperlink"/>
      <w:u w:val="single"/>
    </w:rPr>
  </w:style>
  <w:style w:type="character" w:styleId="CommentReference">
    <w:name w:val="annotation reference"/>
    <w:basedOn w:val="DefaultParagraphFont"/>
    <w:uiPriority w:val="99"/>
    <w:semiHidden/>
    <w:unhideWhenUsed/>
    <w:rsid w:val="00002494"/>
    <w:rPr>
      <w:sz w:val="16"/>
      <w:szCs w:val="16"/>
    </w:rPr>
  </w:style>
  <w:style w:type="paragraph" w:styleId="CommentText">
    <w:name w:val="annotation text"/>
    <w:basedOn w:val="Normal"/>
    <w:link w:val="CommentTextChar"/>
    <w:uiPriority w:val="99"/>
    <w:semiHidden/>
    <w:unhideWhenUsed/>
    <w:rsid w:val="00002494"/>
    <w:pPr>
      <w:spacing w:line="240" w:lineRule="auto"/>
    </w:pPr>
    <w:rPr>
      <w:sz w:val="20"/>
      <w:szCs w:val="20"/>
    </w:rPr>
  </w:style>
  <w:style w:type="character" w:customStyle="1" w:styleId="CommentTextChar">
    <w:name w:val="Comment Text Char"/>
    <w:basedOn w:val="DefaultParagraphFont"/>
    <w:link w:val="CommentText"/>
    <w:uiPriority w:val="99"/>
    <w:semiHidden/>
    <w:rsid w:val="00002494"/>
    <w:rPr>
      <w:sz w:val="20"/>
      <w:szCs w:val="20"/>
    </w:rPr>
  </w:style>
  <w:style w:type="paragraph" w:styleId="CommentSubject">
    <w:name w:val="annotation subject"/>
    <w:basedOn w:val="CommentText"/>
    <w:next w:val="CommentText"/>
    <w:link w:val="CommentSubjectChar"/>
    <w:uiPriority w:val="99"/>
    <w:semiHidden/>
    <w:unhideWhenUsed/>
    <w:rsid w:val="00002494"/>
    <w:rPr>
      <w:b/>
      <w:bCs/>
    </w:rPr>
  </w:style>
  <w:style w:type="character" w:customStyle="1" w:styleId="CommentSubjectChar">
    <w:name w:val="Comment Subject Char"/>
    <w:basedOn w:val="CommentTextChar"/>
    <w:link w:val="CommentSubject"/>
    <w:uiPriority w:val="99"/>
    <w:semiHidden/>
    <w:rsid w:val="00002494"/>
    <w:rPr>
      <w:b/>
      <w:bCs/>
      <w:sz w:val="20"/>
      <w:szCs w:val="20"/>
    </w:rPr>
  </w:style>
  <w:style w:type="paragraph" w:styleId="BalloonText">
    <w:name w:val="Balloon Text"/>
    <w:basedOn w:val="Normal"/>
    <w:link w:val="BalloonTextChar"/>
    <w:uiPriority w:val="99"/>
    <w:semiHidden/>
    <w:unhideWhenUsed/>
    <w:rsid w:val="000024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494"/>
    <w:rPr>
      <w:rFonts w:ascii="Segoe UI" w:hAnsi="Segoe UI" w:cs="Segoe UI"/>
      <w:sz w:val="18"/>
      <w:szCs w:val="18"/>
    </w:rPr>
  </w:style>
  <w:style w:type="table" w:styleId="TableGrid">
    <w:name w:val="Table Grid"/>
    <w:basedOn w:val="TableNormal"/>
    <w:uiPriority w:val="59"/>
    <w:rsid w:val="002B02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847F4"/>
    <w:rPr>
      <w:rFonts w:asciiTheme="majorHAnsi" w:hAnsiTheme="majorHAnsi" w:cs="Times New Roman"/>
      <w:b/>
      <w:bCs/>
      <w:color w:val="5B9BD5" w:themeColor="accent1"/>
      <w:sz w:val="26"/>
      <w:szCs w:val="26"/>
    </w:rPr>
  </w:style>
  <w:style w:type="character" w:customStyle="1" w:styleId="mw-headline">
    <w:name w:val="mw-headline"/>
    <w:basedOn w:val="DefaultParagraphFont"/>
    <w:rsid w:val="00191146"/>
  </w:style>
  <w:style w:type="character" w:customStyle="1" w:styleId="mw-editsection">
    <w:name w:val="mw-editsection"/>
    <w:basedOn w:val="DefaultParagraphFont"/>
    <w:rsid w:val="00191146"/>
  </w:style>
  <w:style w:type="character" w:customStyle="1" w:styleId="mw-editsection-bracket">
    <w:name w:val="mw-editsection-bracket"/>
    <w:basedOn w:val="DefaultParagraphFont"/>
    <w:rsid w:val="00191146"/>
  </w:style>
  <w:style w:type="character" w:customStyle="1" w:styleId="apple-converted-space">
    <w:name w:val="apple-converted-space"/>
    <w:basedOn w:val="DefaultParagraphFont"/>
    <w:rsid w:val="00191146"/>
  </w:style>
  <w:style w:type="character" w:styleId="Strong">
    <w:name w:val="Strong"/>
    <w:basedOn w:val="DefaultParagraphFont"/>
    <w:uiPriority w:val="22"/>
    <w:qFormat/>
    <w:rsid w:val="00191146"/>
    <w:rPr>
      <w:b/>
      <w:bCs/>
    </w:rPr>
  </w:style>
  <w:style w:type="character" w:customStyle="1" w:styleId="mwe-math-mathml-inline">
    <w:name w:val="mwe-math-mathml-inline"/>
    <w:basedOn w:val="DefaultParagraphFont"/>
    <w:rsid w:val="00191146"/>
  </w:style>
  <w:style w:type="character" w:styleId="PlaceholderText">
    <w:name w:val="Placeholder Text"/>
    <w:basedOn w:val="DefaultParagraphFont"/>
    <w:uiPriority w:val="99"/>
    <w:semiHidden/>
    <w:rsid w:val="00ED0A31"/>
    <w:rPr>
      <w:color w:val="808080"/>
    </w:rPr>
  </w:style>
  <w:style w:type="paragraph" w:styleId="Bibliography">
    <w:name w:val="Bibliography"/>
    <w:basedOn w:val="Normal"/>
    <w:next w:val="Normal"/>
    <w:uiPriority w:val="37"/>
    <w:unhideWhenUsed/>
    <w:rsid w:val="00B847F4"/>
    <w:pPr>
      <w:spacing w:after="240" w:line="240" w:lineRule="auto"/>
    </w:pPr>
  </w:style>
  <w:style w:type="character" w:customStyle="1" w:styleId="Heading1Char">
    <w:name w:val="Heading 1 Char"/>
    <w:basedOn w:val="DefaultParagraphFont"/>
    <w:link w:val="Heading1"/>
    <w:uiPriority w:val="9"/>
    <w:rsid w:val="00B847F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847F4"/>
    <w:rPr>
      <w:rFonts w:asciiTheme="majorHAnsi" w:eastAsiaTheme="majorEastAsia" w:hAnsiTheme="majorHAnsi" w:cstheme="majorBidi"/>
      <w:color w:val="1F4D78" w:themeColor="accent1" w:themeShade="7F"/>
      <w:sz w:val="24"/>
      <w:szCs w:val="24"/>
    </w:rPr>
  </w:style>
  <w:style w:type="character" w:customStyle="1" w:styleId="reference-accessdate">
    <w:name w:val="reference-accessdate"/>
    <w:basedOn w:val="DefaultParagraphFont"/>
    <w:rsid w:val="003A0A71"/>
  </w:style>
  <w:style w:type="character" w:customStyle="1" w:styleId="nowrap">
    <w:name w:val="nowrap"/>
    <w:basedOn w:val="DefaultParagraphFont"/>
    <w:rsid w:val="003A0A71"/>
  </w:style>
  <w:style w:type="character" w:styleId="FollowedHyperlink">
    <w:name w:val="FollowedHyperlink"/>
    <w:basedOn w:val="DefaultParagraphFont"/>
    <w:uiPriority w:val="99"/>
    <w:semiHidden/>
    <w:unhideWhenUsed/>
    <w:rsid w:val="001A4432"/>
    <w:rPr>
      <w:color w:val="954F72" w:themeColor="followedHyperlink"/>
      <w:u w:val="single"/>
    </w:rPr>
  </w:style>
  <w:style w:type="paragraph" w:styleId="DocumentMap">
    <w:name w:val="Document Map"/>
    <w:basedOn w:val="Normal"/>
    <w:link w:val="DocumentMapChar"/>
    <w:uiPriority w:val="99"/>
    <w:semiHidden/>
    <w:unhideWhenUsed/>
    <w:rsid w:val="00F80F3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80F3B"/>
    <w:rPr>
      <w:rFonts w:ascii="Times New Roman" w:hAnsi="Times New Roman" w:cs="Times New Roman"/>
      <w:sz w:val="24"/>
      <w:szCs w:val="24"/>
    </w:rPr>
  </w:style>
  <w:style w:type="character" w:styleId="PageNumber">
    <w:name w:val="page number"/>
    <w:basedOn w:val="DefaultParagraphFont"/>
    <w:uiPriority w:val="99"/>
    <w:semiHidden/>
    <w:unhideWhenUsed/>
    <w:rsid w:val="000352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102115">
      <w:bodyDiv w:val="1"/>
      <w:marLeft w:val="0"/>
      <w:marRight w:val="0"/>
      <w:marTop w:val="0"/>
      <w:marBottom w:val="0"/>
      <w:divBdr>
        <w:top w:val="none" w:sz="0" w:space="0" w:color="auto"/>
        <w:left w:val="none" w:sz="0" w:space="0" w:color="auto"/>
        <w:bottom w:val="none" w:sz="0" w:space="0" w:color="auto"/>
        <w:right w:val="none" w:sz="0" w:space="0" w:color="auto"/>
      </w:divBdr>
    </w:div>
    <w:div w:id="305479952">
      <w:bodyDiv w:val="1"/>
      <w:marLeft w:val="0"/>
      <w:marRight w:val="0"/>
      <w:marTop w:val="0"/>
      <w:marBottom w:val="0"/>
      <w:divBdr>
        <w:top w:val="none" w:sz="0" w:space="0" w:color="auto"/>
        <w:left w:val="none" w:sz="0" w:space="0" w:color="auto"/>
        <w:bottom w:val="none" w:sz="0" w:space="0" w:color="auto"/>
        <w:right w:val="none" w:sz="0" w:space="0" w:color="auto"/>
      </w:divBdr>
    </w:div>
    <w:div w:id="436104269">
      <w:bodyDiv w:val="1"/>
      <w:marLeft w:val="0"/>
      <w:marRight w:val="0"/>
      <w:marTop w:val="0"/>
      <w:marBottom w:val="0"/>
      <w:divBdr>
        <w:top w:val="none" w:sz="0" w:space="0" w:color="auto"/>
        <w:left w:val="none" w:sz="0" w:space="0" w:color="auto"/>
        <w:bottom w:val="none" w:sz="0" w:space="0" w:color="auto"/>
        <w:right w:val="none" w:sz="0" w:space="0" w:color="auto"/>
      </w:divBdr>
    </w:div>
    <w:div w:id="466969878">
      <w:bodyDiv w:val="1"/>
      <w:marLeft w:val="0"/>
      <w:marRight w:val="0"/>
      <w:marTop w:val="0"/>
      <w:marBottom w:val="0"/>
      <w:divBdr>
        <w:top w:val="none" w:sz="0" w:space="0" w:color="auto"/>
        <w:left w:val="none" w:sz="0" w:space="0" w:color="auto"/>
        <w:bottom w:val="none" w:sz="0" w:space="0" w:color="auto"/>
        <w:right w:val="none" w:sz="0" w:space="0" w:color="auto"/>
      </w:divBdr>
    </w:div>
    <w:div w:id="516964230">
      <w:bodyDiv w:val="1"/>
      <w:marLeft w:val="0"/>
      <w:marRight w:val="0"/>
      <w:marTop w:val="0"/>
      <w:marBottom w:val="0"/>
      <w:divBdr>
        <w:top w:val="none" w:sz="0" w:space="0" w:color="auto"/>
        <w:left w:val="none" w:sz="0" w:space="0" w:color="auto"/>
        <w:bottom w:val="none" w:sz="0" w:space="0" w:color="auto"/>
        <w:right w:val="none" w:sz="0" w:space="0" w:color="auto"/>
      </w:divBdr>
    </w:div>
    <w:div w:id="683634908">
      <w:bodyDiv w:val="1"/>
      <w:marLeft w:val="0"/>
      <w:marRight w:val="0"/>
      <w:marTop w:val="0"/>
      <w:marBottom w:val="0"/>
      <w:divBdr>
        <w:top w:val="none" w:sz="0" w:space="0" w:color="auto"/>
        <w:left w:val="none" w:sz="0" w:space="0" w:color="auto"/>
        <w:bottom w:val="none" w:sz="0" w:space="0" w:color="auto"/>
        <w:right w:val="none" w:sz="0" w:space="0" w:color="auto"/>
      </w:divBdr>
    </w:div>
    <w:div w:id="697046116">
      <w:bodyDiv w:val="1"/>
      <w:marLeft w:val="0"/>
      <w:marRight w:val="0"/>
      <w:marTop w:val="0"/>
      <w:marBottom w:val="0"/>
      <w:divBdr>
        <w:top w:val="none" w:sz="0" w:space="0" w:color="auto"/>
        <w:left w:val="none" w:sz="0" w:space="0" w:color="auto"/>
        <w:bottom w:val="none" w:sz="0" w:space="0" w:color="auto"/>
        <w:right w:val="none" w:sz="0" w:space="0" w:color="auto"/>
      </w:divBdr>
    </w:div>
    <w:div w:id="810515658">
      <w:bodyDiv w:val="1"/>
      <w:marLeft w:val="0"/>
      <w:marRight w:val="0"/>
      <w:marTop w:val="0"/>
      <w:marBottom w:val="0"/>
      <w:divBdr>
        <w:top w:val="none" w:sz="0" w:space="0" w:color="auto"/>
        <w:left w:val="none" w:sz="0" w:space="0" w:color="auto"/>
        <w:bottom w:val="none" w:sz="0" w:space="0" w:color="auto"/>
        <w:right w:val="none" w:sz="0" w:space="0" w:color="auto"/>
      </w:divBdr>
    </w:div>
    <w:div w:id="859582353">
      <w:bodyDiv w:val="1"/>
      <w:marLeft w:val="0"/>
      <w:marRight w:val="0"/>
      <w:marTop w:val="0"/>
      <w:marBottom w:val="0"/>
      <w:divBdr>
        <w:top w:val="none" w:sz="0" w:space="0" w:color="auto"/>
        <w:left w:val="none" w:sz="0" w:space="0" w:color="auto"/>
        <w:bottom w:val="none" w:sz="0" w:space="0" w:color="auto"/>
        <w:right w:val="none" w:sz="0" w:space="0" w:color="auto"/>
      </w:divBdr>
    </w:div>
    <w:div w:id="1065646049">
      <w:bodyDiv w:val="1"/>
      <w:marLeft w:val="0"/>
      <w:marRight w:val="0"/>
      <w:marTop w:val="0"/>
      <w:marBottom w:val="0"/>
      <w:divBdr>
        <w:top w:val="none" w:sz="0" w:space="0" w:color="auto"/>
        <w:left w:val="none" w:sz="0" w:space="0" w:color="auto"/>
        <w:bottom w:val="none" w:sz="0" w:space="0" w:color="auto"/>
        <w:right w:val="none" w:sz="0" w:space="0" w:color="auto"/>
      </w:divBdr>
    </w:div>
    <w:div w:id="1083835975">
      <w:bodyDiv w:val="1"/>
      <w:marLeft w:val="0"/>
      <w:marRight w:val="0"/>
      <w:marTop w:val="0"/>
      <w:marBottom w:val="0"/>
      <w:divBdr>
        <w:top w:val="none" w:sz="0" w:space="0" w:color="auto"/>
        <w:left w:val="none" w:sz="0" w:space="0" w:color="auto"/>
        <w:bottom w:val="none" w:sz="0" w:space="0" w:color="auto"/>
        <w:right w:val="none" w:sz="0" w:space="0" w:color="auto"/>
      </w:divBdr>
    </w:div>
    <w:div w:id="1426733095">
      <w:bodyDiv w:val="1"/>
      <w:marLeft w:val="0"/>
      <w:marRight w:val="0"/>
      <w:marTop w:val="0"/>
      <w:marBottom w:val="0"/>
      <w:divBdr>
        <w:top w:val="none" w:sz="0" w:space="0" w:color="auto"/>
        <w:left w:val="none" w:sz="0" w:space="0" w:color="auto"/>
        <w:bottom w:val="none" w:sz="0" w:space="0" w:color="auto"/>
        <w:right w:val="none" w:sz="0" w:space="0" w:color="auto"/>
      </w:divBdr>
    </w:div>
    <w:div w:id="1543252726">
      <w:bodyDiv w:val="1"/>
      <w:marLeft w:val="0"/>
      <w:marRight w:val="0"/>
      <w:marTop w:val="0"/>
      <w:marBottom w:val="0"/>
      <w:divBdr>
        <w:top w:val="none" w:sz="0" w:space="0" w:color="auto"/>
        <w:left w:val="none" w:sz="0" w:space="0" w:color="auto"/>
        <w:bottom w:val="none" w:sz="0" w:space="0" w:color="auto"/>
        <w:right w:val="none" w:sz="0" w:space="0" w:color="auto"/>
      </w:divBdr>
    </w:div>
    <w:div w:id="1645356781">
      <w:bodyDiv w:val="1"/>
      <w:marLeft w:val="0"/>
      <w:marRight w:val="0"/>
      <w:marTop w:val="0"/>
      <w:marBottom w:val="0"/>
      <w:divBdr>
        <w:top w:val="none" w:sz="0" w:space="0" w:color="auto"/>
        <w:left w:val="none" w:sz="0" w:space="0" w:color="auto"/>
        <w:bottom w:val="none" w:sz="0" w:space="0" w:color="auto"/>
        <w:right w:val="none" w:sz="0" w:space="0" w:color="auto"/>
      </w:divBdr>
    </w:div>
    <w:div w:id="2027755670">
      <w:bodyDiv w:val="1"/>
      <w:marLeft w:val="0"/>
      <w:marRight w:val="0"/>
      <w:marTop w:val="0"/>
      <w:marBottom w:val="0"/>
      <w:divBdr>
        <w:top w:val="none" w:sz="0" w:space="0" w:color="auto"/>
        <w:left w:val="none" w:sz="0" w:space="0" w:color="auto"/>
        <w:bottom w:val="none" w:sz="0" w:space="0" w:color="auto"/>
        <w:right w:val="none" w:sz="0" w:space="0" w:color="auto"/>
      </w:divBdr>
    </w:div>
    <w:div w:id="2125726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452E8-9234-D041-B302-7E3FD8081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3</Pages>
  <Words>6447</Words>
  <Characters>35915</Characters>
  <Application>Microsoft Office Word</Application>
  <DocSecurity>0</DocSecurity>
  <Lines>1995</Lines>
  <Paragraphs>10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135</cp:revision>
  <cp:lastPrinted>2016-10-18T00:03:00Z</cp:lastPrinted>
  <dcterms:created xsi:type="dcterms:W3CDTF">2017-04-04T12:27:00Z</dcterms:created>
  <dcterms:modified xsi:type="dcterms:W3CDTF">2018-09-2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qpZXqYSb"/&gt;&lt;style id="http://www.zotero.org/styles/oxford-university-press-scimed-numeric"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